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827EF3" w14:textId="42D52FA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Name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of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Journal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World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Journal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of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Stem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Cells</w:t>
      </w:r>
    </w:p>
    <w:p w14:paraId="184D1728" w14:textId="752DA6A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Manuscript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NO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</w:rPr>
        <w:t>82860</w:t>
      </w:r>
    </w:p>
    <w:p w14:paraId="607E1C11" w14:textId="1116489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Manuscript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Type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</w:p>
    <w:p w14:paraId="61079D67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C2E6177" w14:textId="6C80DFA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odulatio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f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homeostasis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jur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repair</w:t>
      </w:r>
    </w:p>
    <w:p w14:paraId="1A5E0566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2401D493" w14:textId="61F8F089" w:rsidR="00A77B3E" w:rsidRPr="003E4285" w:rsidRDefault="00FC673D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W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</w:p>
    <w:p w14:paraId="7544DFEB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5CDD0F2" w14:textId="5CA65407" w:rsidR="00DE250E" w:rsidRPr="00DE250E" w:rsidRDefault="00DE250E" w:rsidP="00BE2101">
      <w:pPr>
        <w:spacing w:line="360" w:lineRule="auto"/>
        <w:jc w:val="both"/>
        <w:rPr>
          <w:lang w:val="it-IT"/>
        </w:rPr>
      </w:pPr>
      <w:r w:rsidRPr="00DE250E">
        <w:rPr>
          <w:rFonts w:ascii="Book Antiqua" w:eastAsia="Book Antiqua" w:hAnsi="Book Antiqua" w:cs="Book Antiqua"/>
          <w:color w:val="000000"/>
          <w:lang w:val="it-IT"/>
        </w:rPr>
        <w:t>Zhe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Wang,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Yan-Ji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Qu,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Min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Cui</w:t>
      </w:r>
    </w:p>
    <w:p w14:paraId="23D5C4AF" w14:textId="77777777" w:rsidR="00DE250E" w:rsidRPr="00DE250E" w:rsidRDefault="00DE250E" w:rsidP="00BE2101">
      <w:pPr>
        <w:spacing w:line="360" w:lineRule="auto"/>
        <w:jc w:val="both"/>
        <w:rPr>
          <w:lang w:val="it-IT"/>
        </w:rPr>
      </w:pPr>
    </w:p>
    <w:p w14:paraId="5AE72F36" w14:textId="2F894C2B" w:rsidR="00DE250E" w:rsidRDefault="00DE250E" w:rsidP="00BE210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F60FA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F60FA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720B08F3" w14:textId="77777777" w:rsidR="00DE250E" w:rsidRDefault="00DE250E" w:rsidP="00BE2101">
      <w:pPr>
        <w:spacing w:line="360" w:lineRule="auto"/>
        <w:jc w:val="both"/>
      </w:pPr>
    </w:p>
    <w:p w14:paraId="2C63466B" w14:textId="004736D1" w:rsidR="00DE250E" w:rsidRDefault="00DE250E" w:rsidP="00BE210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-Ji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Qu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orhinolaryng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92FCB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92FCB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77913F53" w14:textId="77777777" w:rsidR="00DE250E" w:rsidRDefault="00DE250E" w:rsidP="00BE2101">
      <w:pPr>
        <w:spacing w:line="360" w:lineRule="auto"/>
        <w:jc w:val="both"/>
      </w:pPr>
    </w:p>
    <w:p w14:paraId="1A3745CC" w14:textId="6FA8A588" w:rsidR="00DE250E" w:rsidRDefault="00DE250E" w:rsidP="00BE2101">
      <w:pPr>
        <w:spacing w:line="360" w:lineRule="auto"/>
        <w:jc w:val="both"/>
      </w:pPr>
      <w:r w:rsidRPr="00B17BCD">
        <w:rPr>
          <w:rFonts w:ascii="Book Antiqua" w:eastAsia="Book Antiqua" w:hAnsi="Book Antiqua" w:cs="Book Antiqua"/>
          <w:b/>
          <w:bCs/>
          <w:color w:val="000000"/>
        </w:rPr>
        <w:t>Min</w:t>
      </w:r>
      <w:r w:rsidR="005536A9" w:rsidRPr="00B17B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b/>
          <w:bCs/>
          <w:color w:val="000000"/>
        </w:rPr>
        <w:t>Cui,</w:t>
      </w:r>
      <w:r w:rsidR="005536A9" w:rsidRPr="00B17B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Department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of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Orthopedics</w:t>
      </w:r>
      <w:r w:rsidRPr="00B17BCD">
        <w:rPr>
          <w:rFonts w:ascii="Book Antiqua" w:eastAsia="Book Antiqua" w:hAnsi="Book Antiqua" w:cs="Book Antiqua"/>
          <w:color w:val="000000"/>
        </w:rPr>
        <w:t>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Union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Hospital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Tongji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Medical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College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Huazhong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University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of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Science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and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Technology</w:t>
      </w:r>
      <w:r w:rsidRPr="00B17BCD">
        <w:rPr>
          <w:rFonts w:ascii="Book Antiqua" w:eastAsia="Book Antiqua" w:hAnsi="Book Antiqua" w:cs="Book Antiqua"/>
          <w:color w:val="000000"/>
        </w:rPr>
        <w:t>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Wuhan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430022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192FCB" w:rsidRPr="00B17BCD">
        <w:rPr>
          <w:rFonts w:ascii="Book Antiqua" w:eastAsia="Book Antiqua" w:hAnsi="Book Antiqua" w:cs="Book Antiqua"/>
          <w:color w:val="000000"/>
        </w:rPr>
        <w:t>Hubei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192FCB" w:rsidRPr="00B17BCD">
        <w:rPr>
          <w:rFonts w:ascii="Book Antiqua" w:eastAsia="Book Antiqua" w:hAnsi="Book Antiqua" w:cs="Book Antiqua"/>
          <w:color w:val="000000"/>
        </w:rPr>
        <w:t>Province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China</w:t>
      </w:r>
    </w:p>
    <w:p w14:paraId="0CB43F26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9E757F0" w14:textId="5B0632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r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J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ta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u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</w:t>
      </w:r>
      <w:r w:rsidR="00EB79C2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h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.</w:t>
      </w:r>
    </w:p>
    <w:p w14:paraId="3B2588CD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29FDE8A1" w14:textId="7CEA7D6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b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82202766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022CFB686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021xhyn102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t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Progra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ou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l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.</w:t>
      </w:r>
    </w:p>
    <w:p w14:paraId="0CD23F42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8D1877D" w14:textId="334FDEF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i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ui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hysician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thopedi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27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Jief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venu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A0785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A0785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m95588@hust.edu.cn</w:t>
      </w:r>
    </w:p>
    <w:p w14:paraId="1947AF50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E1D4EED" w14:textId="765995D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Receiv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Janu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7569C325" w14:textId="0E141F4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Revis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Mar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757055C1" w14:textId="41F4E66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Accept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="00D1468D" w:rsidRPr="00D1468D">
        <w:rPr>
          <w:rFonts w:ascii="Book Antiqua" w:eastAsia="Book Antiqua" w:hAnsi="Book Antiqua" w:cs="Book Antiqua"/>
        </w:rPr>
        <w:t>April 2</w:t>
      </w:r>
      <w:r w:rsidR="00330EA0">
        <w:rPr>
          <w:rFonts w:ascii="Book Antiqua" w:eastAsia="Book Antiqua" w:hAnsi="Book Antiqua" w:cs="Book Antiqua"/>
        </w:rPr>
        <w:t>4</w:t>
      </w:r>
      <w:r w:rsidR="00D1468D" w:rsidRPr="00D1468D">
        <w:rPr>
          <w:rFonts w:ascii="Book Antiqua" w:eastAsia="Book Antiqua" w:hAnsi="Book Antiqua" w:cs="Book Antiqua"/>
        </w:rPr>
        <w:t>, 2023</w:t>
      </w:r>
    </w:p>
    <w:p w14:paraId="7196BBEE" w14:textId="3CD4664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Publishe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nline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="0030437A" w:rsidRPr="0030437A">
        <w:rPr>
          <w:rFonts w:ascii="Book Antiqua" w:eastAsia="Book Antiqua" w:hAnsi="Book Antiqua" w:cs="Book Antiqua"/>
        </w:rPr>
        <w:t>May 26, 2023</w:t>
      </w:r>
    </w:p>
    <w:p w14:paraId="3EB48C2D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  <w:sectPr w:rsidR="00A77B3E" w:rsidRPr="003E4285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F7277C9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56A20E7" w14:textId="23016E2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g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viron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k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exib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ri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st-renew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unter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rup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Pr="003E4285">
        <w:rPr>
          <w:rFonts w:ascii="Book Antiqua" w:eastAsia="Book Antiqua" w:hAnsi="Book Antiqua" w:cs="Book Antiqua"/>
          <w:vertAlign w:val="superscript"/>
        </w:rPr>
        <w:t>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ISCs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rac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olog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hysicochem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lle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e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le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v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r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sta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ism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c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igh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em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vol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c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ne-t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tw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c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2504DC">
        <w:rPr>
          <w:rFonts w:ascii="Book Antiqua" w:eastAsia="Book Antiqua" w:hAnsi="Book Antiqua" w:cs="Book Antiqua"/>
        </w:rPr>
        <w:t xml:space="preserve"> ISC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ph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chin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u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="002504DC">
        <w:rPr>
          <w:rFonts w:ascii="Book Antiqua" w:eastAsia="Book Antiqua" w:hAnsi="Book Antiqua" w:cs="Book Antiqua"/>
        </w:rPr>
        <w:t xml:space="preserve">facilitate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</w:p>
    <w:p w14:paraId="637D1150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500E0A45" w14:textId="7AF1908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Ke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ords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</w:p>
    <w:p w14:paraId="45ACDB99" w14:textId="77777777" w:rsidR="00A77B3E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8E935B9" w14:textId="77777777" w:rsidR="00BE4435" w:rsidRDefault="00BE4435" w:rsidP="00BE4435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3</w:t>
      </w:r>
      <w:r>
        <w:rPr>
          <w:rFonts w:ascii="Book Antiqua" w:eastAsia="Book Antiqua" w:hAnsi="Book Antiqua" w:cs="Book Antiqua"/>
          <w:b/>
          <w:color w:val="000000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02C5CA29" w14:textId="77777777" w:rsidR="00BE4435" w:rsidRPr="003E4285" w:rsidRDefault="00BE4435" w:rsidP="00BE2101">
      <w:pPr>
        <w:spacing w:line="360" w:lineRule="auto"/>
        <w:jc w:val="both"/>
        <w:rPr>
          <w:rFonts w:ascii="Book Antiqua" w:hAnsi="Book Antiqua"/>
        </w:rPr>
      </w:pPr>
    </w:p>
    <w:p w14:paraId="688D3AE0" w14:textId="277C6553" w:rsidR="0030437A" w:rsidRPr="0030437A" w:rsidRDefault="00BE4435" w:rsidP="0030437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A68B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9A68BC">
        <w:rPr>
          <w:rFonts w:ascii="Book Antiqua" w:eastAsia="Book Antiqua" w:hAnsi="Book Antiqua" w:cs="Book Antiqua" w:hint="eastAsia"/>
          <w:b/>
          <w:bCs/>
          <w:color w:val="000000"/>
        </w:rPr>
        <w:t>itation</w:t>
      </w:r>
      <w:r w:rsidRPr="009A68BC">
        <w:rPr>
          <w:rFonts w:ascii="Book Antiqua" w:eastAsia="Book Antiqua" w:hAnsi="Book Antiqua" w:cs="Book Antiqua"/>
          <w:color w:val="000000"/>
        </w:rPr>
        <w:t xml:space="preserve">: </w:t>
      </w:r>
      <w:r w:rsidR="00DE250E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Qu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YJ,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Cui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Modulation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homeostasis,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repair.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  <w:i/>
          <w:iCs/>
        </w:rPr>
        <w:t>Worl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="00DE250E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="00DE250E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="00DE250E">
        <w:rPr>
          <w:rFonts w:ascii="Book Antiqua" w:eastAsia="Book Antiqua" w:hAnsi="Book Antiqua" w:cs="Book Antiqua"/>
          <w:i/>
          <w:iCs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="00DE250E"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 w:rsidR="0030437A" w:rsidRPr="0030437A">
        <w:rPr>
          <w:rFonts w:ascii="Book Antiqua" w:eastAsia="Book Antiqua" w:hAnsi="Book Antiqua" w:cs="Book Antiqua"/>
        </w:rPr>
        <w:t xml:space="preserve">15(5): </w:t>
      </w:r>
      <w:r w:rsidRPr="003950C5">
        <w:rPr>
          <w:rFonts w:ascii="Book Antiqua" w:eastAsia="DengXian" w:hAnsi="Book Antiqua" w:cs="宋体"/>
          <w:color w:val="000000"/>
        </w:rPr>
        <w:t>354-368</w:t>
      </w:r>
    </w:p>
    <w:p w14:paraId="0D18A12F" w14:textId="62539DE0" w:rsidR="0030437A" w:rsidRPr="0030437A" w:rsidRDefault="0030437A" w:rsidP="0030437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30437A">
        <w:rPr>
          <w:rFonts w:ascii="Book Antiqua" w:eastAsia="Book Antiqua" w:hAnsi="Book Antiqua" w:cs="Book Antiqua"/>
          <w:b/>
          <w:bCs/>
        </w:rPr>
        <w:t>URL</w:t>
      </w:r>
      <w:r w:rsidRPr="0030437A">
        <w:rPr>
          <w:rFonts w:ascii="Book Antiqua" w:eastAsia="Book Antiqua" w:hAnsi="Book Antiqua" w:cs="Book Antiqua"/>
        </w:rPr>
        <w:t>: https://www.wjgnet.com/1948-0210/full/v15/i5/</w:t>
      </w:r>
      <w:r w:rsidR="00BE4435" w:rsidRPr="003950C5">
        <w:rPr>
          <w:rFonts w:ascii="Book Antiqua" w:eastAsia="DengXian" w:hAnsi="Book Antiqua" w:cs="宋体"/>
          <w:color w:val="000000"/>
        </w:rPr>
        <w:t>354</w:t>
      </w:r>
      <w:r w:rsidRPr="0030437A">
        <w:rPr>
          <w:rFonts w:ascii="Book Antiqua" w:eastAsia="Book Antiqua" w:hAnsi="Book Antiqua" w:cs="Book Antiqua"/>
        </w:rPr>
        <w:t>.htm</w:t>
      </w:r>
    </w:p>
    <w:p w14:paraId="41C9539C" w14:textId="651E7CBF" w:rsidR="00DE250E" w:rsidRDefault="0030437A" w:rsidP="0030437A">
      <w:pPr>
        <w:spacing w:line="360" w:lineRule="auto"/>
        <w:jc w:val="both"/>
      </w:pPr>
      <w:r w:rsidRPr="0030437A">
        <w:rPr>
          <w:rFonts w:ascii="Book Antiqua" w:eastAsia="Book Antiqua" w:hAnsi="Book Antiqua" w:cs="Book Antiqua"/>
          <w:b/>
          <w:bCs/>
        </w:rPr>
        <w:t>DOI</w:t>
      </w:r>
      <w:r w:rsidRPr="0030437A">
        <w:rPr>
          <w:rFonts w:ascii="Book Antiqua" w:eastAsia="Book Antiqua" w:hAnsi="Book Antiqua" w:cs="Book Antiqua"/>
        </w:rPr>
        <w:t>: https://dx.doi.org/10.4252/wjsc.v15.i5.</w:t>
      </w:r>
      <w:r w:rsidR="00BE4435" w:rsidRPr="003950C5">
        <w:rPr>
          <w:rFonts w:ascii="Book Antiqua" w:eastAsia="DengXian" w:hAnsi="Book Antiqua" w:cs="宋体"/>
          <w:color w:val="000000"/>
        </w:rPr>
        <w:t>354</w:t>
      </w:r>
    </w:p>
    <w:p w14:paraId="7D3B6858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B1EF1A6" w14:textId="6D3EA58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lastRenderedPageBreak/>
        <w:t>Cor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ip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Pr="003E4285">
        <w:rPr>
          <w:rFonts w:ascii="Book Antiqua" w:eastAsia="Book Antiqua" w:hAnsi="Book Antiqua" w:cs="Book Antiqua"/>
          <w:vertAlign w:val="superscript"/>
        </w:rPr>
        <w:t>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BA718A">
        <w:rPr>
          <w:rFonts w:ascii="Book Antiqua" w:eastAsia="Book Antiqua" w:hAnsi="Book Antiqua" w:cs="Book Antiqua"/>
        </w:rPr>
        <w:t xml:space="preserve"> </w:t>
      </w:r>
      <w:r w:rsidR="00BA718A" w:rsidRPr="003E4285">
        <w:rPr>
          <w:rFonts w:ascii="Book Antiqua" w:eastAsia="Book Antiqua" w:hAnsi="Book Antiqua" w:cs="Book Antiqua"/>
        </w:rPr>
        <w:t>(ISCs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r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sta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="00BA718A">
        <w:rPr>
          <w:rFonts w:ascii="Book Antiqua" w:eastAsia="Book Antiqua" w:hAnsi="Book Antiqua" w:cs="Book Antiqua"/>
        </w:rPr>
        <w:t>ISC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ph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chin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2504DC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ateg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u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="00A07968">
        <w:rPr>
          <w:rFonts w:ascii="Book Antiqua" w:eastAsia="Book Antiqua" w:hAnsi="Book Antiqua" w:cs="Book Antiqua"/>
        </w:rPr>
        <w:t>facili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</w:p>
    <w:p w14:paraId="1D296CE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5943E702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70C0A31" w14:textId="176183C4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r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war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lay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uctu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st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c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cochemic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,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ntera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ser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new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e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–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u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ov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ordin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SCs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136872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e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ot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plif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A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g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i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f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ltimat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,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rup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do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ature</w:t>
      </w:r>
      <w:r w:rsidR="00136872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r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w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BD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rese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lc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it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ohn’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-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ur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i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c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mptom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ie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,10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lu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phas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che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.</w:t>
      </w:r>
    </w:p>
    <w:p w14:paraId="23EFE6E6" w14:textId="55817604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t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A07968">
        <w:rPr>
          <w:rFonts w:ascii="Book Antiqua" w:eastAsia="Book Antiqua" w:hAnsi="Book Antiqua" w:cs="Book Antiqua"/>
          <w:color w:val="000000"/>
        </w:rPr>
        <w:t>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,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b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ic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>
        <w:rPr>
          <w:rFonts w:ascii="Book Antiqua" w:eastAsia="Book Antiqua" w:hAnsi="Book Antiqua" w:cs="Book Antiqua"/>
          <w:color w:val="000000"/>
        </w:rPr>
        <w:t xml:space="preserve">to </w:t>
      </w:r>
      <w:r w:rsidRPr="003E4285">
        <w:rPr>
          <w:rFonts w:ascii="Book Antiqua" w:eastAsia="Book Antiqua" w:hAnsi="Book Antiqua" w:cs="Book Antiqua"/>
          <w:color w:val="000000"/>
        </w:rPr>
        <w:t>hast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4,1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y.</w:t>
      </w:r>
    </w:p>
    <w:p w14:paraId="4579CB03" w14:textId="206A794F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Con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o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lo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vi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c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gh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6C6E1A8A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6FD01EA" w14:textId="4F2F1C7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</w:p>
    <w:p w14:paraId="433F497F" w14:textId="3A8BE760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w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osed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umn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CBC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+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6DF35EA8" w14:textId="020DFD0E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erpie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97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nucleot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be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radiograph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war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u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p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9,2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vey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 w:rsidRPr="003E4285">
        <w:rPr>
          <w:rFonts w:ascii="Book Antiqua" w:eastAsia="Book Antiqua" w:hAnsi="Book Antiqua" w:cs="Book Antiqua"/>
          <w:color w:val="000000"/>
        </w:rPr>
        <w:t>confirm</w:t>
      </w:r>
      <w:r w:rsidR="00406E46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e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EGFP−IRES−CreERT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 w:rsidRPr="003E4285">
        <w:rPr>
          <w:rFonts w:ascii="Book Antiqua" w:eastAsia="Book Antiqua" w:hAnsi="Book Antiqua" w:cs="Book Antiqua"/>
          <w:color w:val="000000"/>
        </w:rPr>
        <w:t>reveal</w:t>
      </w:r>
      <w:r w:rsidR="00406E46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-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it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did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ogn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s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–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erarch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2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x3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b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low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fi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3,24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2C8344D9" w14:textId="0EFA173E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d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l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r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1221DE">
        <w:rPr>
          <w:rFonts w:ascii="Book Antiqua" w:eastAsia="Book Antiqua" w:hAnsi="Book Antiqua" w:cs="Book Antiqua"/>
          <w:color w:val="000000"/>
        </w:rPr>
        <w:t xml:space="preserve"> 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cov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c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aly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si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did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,2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+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id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1221DE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ensi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7,2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ulner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ical</w:t>
      </w:r>
      <w:r w:rsidR="001221DE">
        <w:rPr>
          <w:rFonts w:ascii="Book Antiqua" w:eastAsia="Book Antiqua" w:hAnsi="Book Antiqua" w:cs="Book Antiqua"/>
          <w:color w:val="000000"/>
        </w:rPr>
        <w:t>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domin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4,2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ck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r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e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novo</w:t>
      </w:r>
      <w:r w:rsidRPr="003E4285">
        <w:rPr>
          <w:rFonts w:ascii="Book Antiqua" w:eastAsia="Book Antiqua" w:hAnsi="Book Antiqua" w:cs="Book Antiqua"/>
          <w:color w:val="000000"/>
        </w:rPr>
        <w:t>-gene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id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ionshi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ta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2F50F60" w14:textId="1AE2D6A3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rk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d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a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erg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o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ble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mor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E5BA7D9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D42FEBC" w14:textId="1E79523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ICHES</w:t>
      </w:r>
    </w:p>
    <w:p w14:paraId="7E333009" w14:textId="094FD83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t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ng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k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ja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igi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unica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0,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tru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r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yp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abo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yp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acr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i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amyc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mTOR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pho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BMP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der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GF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s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equ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diti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,33]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Fig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).</w:t>
      </w:r>
    </w:p>
    <w:p w14:paraId="0CC6BCE3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3F490E6E" w14:textId="06B731C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Wnt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70BB741D" w14:textId="3AEB4A9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i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riv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chro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izzl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P5/6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res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C-re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biquit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</w:t>
      </w:r>
      <w:r w:rsidR="00395D6D">
        <w:rPr>
          <w:rFonts w:ascii="Book Antiqua" w:eastAsia="Book Antiqua" w:hAnsi="Book Antiqua" w:cs="Book Antiqua"/>
          <w:color w:val="000000"/>
        </w:rPr>
        <w:t xml:space="preserve"> which </w:t>
      </w:r>
      <w:r w:rsidR="00395D6D" w:rsidRPr="003E4285">
        <w:rPr>
          <w:rFonts w:ascii="Book Antiqua" w:eastAsia="Book Antiqua" w:hAnsi="Book Antiqua" w:cs="Book Antiqua"/>
          <w:color w:val="000000"/>
        </w:rPr>
        <w:t>mediat</w:t>
      </w:r>
      <w:r w:rsidR="00395D6D">
        <w:rPr>
          <w:rFonts w:ascii="Book Antiqua" w:eastAsia="Book Antiqua" w:hAnsi="Book Antiqua" w:cs="Book Antiqua"/>
          <w:color w:val="000000"/>
        </w:rPr>
        <w:t xml:space="preserve">es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cle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loc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95D6D">
        <w:rPr>
          <w:rFonts w:ascii="Book Antiqua" w:eastAsia="Book Antiqua" w:hAnsi="Book Antiqua" w:cs="Book Antiqua"/>
          <w:color w:val="000000"/>
        </w:rPr>
        <w:t xml:space="preserve">the </w:t>
      </w:r>
      <w:r w:rsidRPr="003E4285">
        <w:rPr>
          <w:rFonts w:ascii="Book Antiqua" w:eastAsia="Book Antiqua" w:hAnsi="Book Antiqua" w:cs="Book Antiqua"/>
          <w:color w:val="000000"/>
        </w:rPr>
        <w:t>assoc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mph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hanc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/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succee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4-3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2b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4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5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und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xl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ex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ou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i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xl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mi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ru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ss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2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αSM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n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5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il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u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m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form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GF)β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ding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igh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.</w:t>
      </w:r>
    </w:p>
    <w:p w14:paraId="62627ACA" w14:textId="73CF7EDB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yco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m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msel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9,4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cefu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95D6D">
        <w:rPr>
          <w:rFonts w:ascii="Book Antiqua" w:eastAsia="Book Antiqua" w:hAnsi="Book Antiqua" w:cs="Book Antiqua"/>
          <w:color w:val="000000"/>
        </w:rPr>
        <w:t xml:space="preserve">induced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5-fluorouraci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xtr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l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d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DSS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-4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na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da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et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70D73C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A1F24FB" w14:textId="296D500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Notch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77DA97E8" w14:textId="642E88B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ser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C20389">
        <w:rPr>
          <w:rFonts w:ascii="Book Antiqua" w:eastAsia="Book Antiqua" w:hAnsi="Book Antiqua" w:cs="Book Antiqua"/>
          <w:color w:val="000000"/>
        </w:rPr>
        <w:t>I</w:t>
      </w:r>
      <w:r w:rsidR="00C20389" w:rsidRPr="00C20389">
        <w:rPr>
          <w:rFonts w:ascii="Book Antiqua" w:eastAsia="Book Antiqua" w:hAnsi="Book Antiqua" w:cs="Book Antiqua"/>
          <w:color w:val="000000"/>
        </w:rPr>
        <w:t>nte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Notch1–4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Jag1–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ll1–4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ja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60448F">
        <w:rPr>
          <w:rFonts w:ascii="Book Antiqua" w:eastAsia="Book Antiqua" w:hAnsi="Book Antiqua" w:cs="Book Antiqua"/>
          <w:color w:val="000000"/>
        </w:rPr>
        <w:t xml:space="preserve">is </w:t>
      </w:r>
      <w:r w:rsidRPr="003E4285">
        <w:rPr>
          <w:rFonts w:ascii="Book Antiqua" w:eastAsia="Book Antiqua" w:hAnsi="Book Antiqua" w:cs="Book Antiqua"/>
          <w:color w:val="000000"/>
        </w:rPr>
        <w:t>main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ighbo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c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at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1802A09C" w14:textId="342160A8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Disru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haus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multane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apit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ob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enotyp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n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gge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1,52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37D847EE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7F4C4555" w14:textId="4D4D5DD3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mTOR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2C0CBFD9" w14:textId="4393E70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trient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lp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C2038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4,5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ri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acr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ib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r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v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C20389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sib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s.</w:t>
      </w:r>
    </w:p>
    <w:p w14:paraId="0028A5F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2732502" w14:textId="075E42D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BMP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065F8D61" w14:textId="39CAA03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C20389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e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ppos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–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x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nter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di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w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t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war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s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tagon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gg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mlin-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mlin-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mit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tagon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h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ofibrobla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mo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sc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9,60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1ABF8753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40B740C3" w14:textId="56CB865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GF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513C48DD" w14:textId="02FC7B74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und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b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nito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g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ig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membra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ig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F39D1">
        <w:rPr>
          <w:rFonts w:ascii="Book Antiqua" w:eastAsia="Book Antiqua" w:hAnsi="Book Antiqua" w:cs="Book Antiqua"/>
          <w:color w:val="000000"/>
        </w:rPr>
        <w:t>l</w:t>
      </w:r>
      <w:r w:rsidR="003F39D1" w:rsidRPr="003E4285">
        <w:rPr>
          <w:rFonts w:ascii="Book Antiqua" w:eastAsia="Book Antiqua" w:hAnsi="Book Antiqua" w:cs="Book Antiqua"/>
          <w:color w:val="000000"/>
        </w:rPr>
        <w:t>eads</w:t>
      </w:r>
      <w:r w:rsidR="003F39D1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comi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ri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op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dd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id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gge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10C41FD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4F05BDD0" w14:textId="1A95F74E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Hippo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2A4FBE70" w14:textId="4539C11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crib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scad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st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ts1/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activa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es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YAP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fazz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AZ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m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EAD)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4,6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/TA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C59A8">
        <w:rPr>
          <w:rFonts w:ascii="Book Antiqua" w:eastAsia="Book Antiqua" w:hAnsi="Book Antiqua" w:cs="Book Antiqua"/>
          <w:color w:val="000000"/>
        </w:rPr>
        <w:t xml:space="preserve">stem cell-based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exp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ele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g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-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x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rdU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rk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que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il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6,6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w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ts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g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edbac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r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estigation.</w:t>
      </w:r>
    </w:p>
    <w:p w14:paraId="50499B6A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2DC0B59" w14:textId="38BE571E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NDOGENOUS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NVIRONMENT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IMULI</w:t>
      </w:r>
    </w:p>
    <w:p w14:paraId="3EAC2701" w14:textId="5BCF714D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lastRenderedPageBreak/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o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um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unte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na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j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mu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u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Fig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).</w:t>
      </w:r>
    </w:p>
    <w:p w14:paraId="6D612AC0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43B1FC57" w14:textId="72DABBE2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ndogenous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factors</w:t>
      </w:r>
    </w:p>
    <w:p w14:paraId="1E2A615C" w14:textId="01B47F2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Nich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ignals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ec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r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um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on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ni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cu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ove.</w:t>
      </w:r>
    </w:p>
    <w:p w14:paraId="5AE5D266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3DC573F0" w14:textId="4E11CD8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Extracellular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atrix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e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ert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a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ri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CM)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he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0,7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havi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steoblas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oblas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/TA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i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ri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37AD1" w:rsidRPr="003E4285">
        <w:rPr>
          <w:rFonts w:ascii="Book Antiqua" w:eastAsia="Book Antiqua" w:hAnsi="Book Antiqua" w:cs="Book Antiqua"/>
          <w:color w:val="000000"/>
        </w:rPr>
        <w:t>enhance</w:t>
      </w:r>
      <w:r w:rsidR="00337AD1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u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5AFD92B5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4CF1FF65" w14:textId="62F5515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itochondria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function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erg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er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6,77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mpl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yru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rk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ckpoi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/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P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yg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spec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ROS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P-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ADFB721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3816D56" w14:textId="4613128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Enteric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nervous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ystem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mi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l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ionshi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i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e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lu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os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connect</w:t>
      </w:r>
      <w:r w:rsidR="00064CDF">
        <w:rPr>
          <w:rFonts w:ascii="Book Antiqua" w:eastAsia="Book Antiqua" w:hAnsi="Book Antiqua" w:cs="Book Antiqua"/>
          <w:color w:val="000000"/>
        </w:rPr>
        <w:t xml:space="preserve">ed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cerb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minist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patocy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tenu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>
        <w:rPr>
          <w:rFonts w:ascii="Book Antiqua" w:eastAsia="Book Antiqua" w:hAnsi="Book Antiqua" w:cs="Book Antiqua"/>
          <w:color w:val="000000"/>
        </w:rPr>
        <w:t xml:space="preserve">reports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un</w:t>
      </w:r>
      <w:r w:rsidR="00064CDF">
        <w:rPr>
          <w:rFonts w:ascii="Book Antiqua" w:eastAsia="Book Antiqua" w:hAnsi="Book Antiqua" w:cs="Book Antiqua"/>
          <w:color w:val="000000"/>
        </w:rPr>
        <w:t>ve</w:t>
      </w:r>
      <w:r w:rsidR="00064CDF" w:rsidRPr="003E4285">
        <w:rPr>
          <w:rFonts w:ascii="Book Antiqua" w:eastAsia="Book Antiqua" w:hAnsi="Book Antiqua" w:cs="Book Antiqua"/>
          <w:color w:val="000000"/>
        </w:rPr>
        <w:t>il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-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otrop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GF-β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5-deoxy-12,14-prostagland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J2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1,81,82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74C824A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5D2F2912" w14:textId="0E7036C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xtrinsic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factors</w:t>
      </w:r>
    </w:p>
    <w:p w14:paraId="75478FB9" w14:textId="748A67E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Diet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havi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tri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i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>
        <w:rPr>
          <w:rFonts w:ascii="Book Antiqua" w:eastAsia="Book Antiqua" w:hAnsi="Book Antiqua" w:cs="Book Antiqua"/>
          <w:color w:val="000000"/>
        </w:rPr>
        <w:t xml:space="preserve">the </w:t>
      </w:r>
      <w:r w:rsidRPr="003E4285">
        <w:rPr>
          <w:rFonts w:ascii="Book Antiqua" w:eastAsia="Book Antiqua" w:hAnsi="Book Antiqua" w:cs="Book Antiqua"/>
          <w:color w:val="000000"/>
        </w:rPr>
        <w:t>nutri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e-restri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hib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gme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a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r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6,8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e-restri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minish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ro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st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as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p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exhibit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resistan</w:t>
      </w:r>
      <w:r w:rsidR="00064CDF">
        <w:rPr>
          <w:rFonts w:ascii="Book Antiqua" w:eastAsia="Book Antiqua" w:hAnsi="Book Antiqua" w:cs="Book Antiqua"/>
          <w:color w:val="000000"/>
        </w:rPr>
        <w:t xml:space="preserve">ce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d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e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cle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oxis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or-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δ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besoge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prolif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sti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ocy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s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at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ns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olo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PTEN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nd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feed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8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55619388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1B65B4D4" w14:textId="1FF9B653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icroorganisms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org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spens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l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ic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usiv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ma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id-produc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ivo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y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41CC5" w:rsidRPr="003E4285">
        <w:rPr>
          <w:rFonts w:ascii="Book Antiqua" w:eastAsia="Book Antiqua" w:hAnsi="Book Antiqua" w:cs="Book Antiqua"/>
          <w:color w:val="000000"/>
        </w:rPr>
        <w:t>convey</w:t>
      </w:r>
      <w:r w:rsidR="00F41CC5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-inhibi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kh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3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ramy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pept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Salmonel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e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4,9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tavir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inva</w:t>
      </w:r>
      <w:r w:rsidR="00064CDF">
        <w:rPr>
          <w:rFonts w:ascii="Book Antiqua" w:eastAsia="Book Antiqua" w:hAnsi="Book Antiqua" w:cs="Book Antiqua"/>
          <w:color w:val="000000"/>
        </w:rPr>
        <w:t>d</w:t>
      </w:r>
      <w:r w:rsidR="00064CDF" w:rsidRPr="003E4285">
        <w:rPr>
          <w:rFonts w:ascii="Book Antiqua" w:eastAsia="Book Antiqua" w:hAnsi="Book Antiqua" w:cs="Book Antiqua"/>
          <w:color w:val="000000"/>
        </w:rPr>
        <w:t>es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io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p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.</w:t>
      </w:r>
    </w:p>
    <w:p w14:paraId="27D6FC7D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DA10838" w14:textId="162C484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Inflammator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ignaling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d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cochem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muli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arante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leuk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L)-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u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3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n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mph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xim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egu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or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equ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omb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L-2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8,9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mmet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i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v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es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0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25C5511E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1DC5C0A5" w14:textId="3DF3AC2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Chemoradiotherapy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ccu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0%–60%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i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i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syndrom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2,10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t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53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protec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2,104,10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ll-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l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id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Slit2)/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undab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id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Robo1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0,107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-)-epigallocatechin-3-gall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par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cti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m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1]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ig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lev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E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suppresse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reduce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-r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omi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ica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c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ea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.</w:t>
      </w:r>
    </w:p>
    <w:p w14:paraId="467C3E20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276836B5" w14:textId="7B7DBCC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ULATION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ATE</w:t>
      </w:r>
    </w:p>
    <w:p w14:paraId="64077280" w14:textId="701181B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ed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ct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we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es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</w:t>
      </w:r>
      <w:r w:rsidR="00F41CC5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41CC5" w:rsidRPr="003E4285">
        <w:rPr>
          <w:rFonts w:ascii="Book Antiqua" w:eastAsia="Book Antiqua" w:hAnsi="Book Antiqua" w:cs="Book Antiqua"/>
          <w:color w:val="000000"/>
        </w:rPr>
        <w:t>ha</w:t>
      </w:r>
      <w:r w:rsidR="00F41CC5">
        <w:rPr>
          <w:rFonts w:ascii="Book Antiqua" w:eastAsia="Book Antiqua" w:hAnsi="Book Antiqua" w:cs="Book Antiqua"/>
          <w:color w:val="000000"/>
        </w:rPr>
        <w:t xml:space="preserve">ve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0CC093E9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52F70B57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poptosis</w:t>
      </w:r>
    </w:p>
    <w:p w14:paraId="6A7ADD32" w14:textId="34ADE14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st-understoo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am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ar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ulner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ide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am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is the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determinant</w:t>
      </w:r>
      <w:r w:rsidR="005A5A5B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s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j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cl-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uma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rviv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ibosy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yrophosph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PRPS1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-link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rm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t-transla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ific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pl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ivo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a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rviv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0684CA2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F4B8E09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Necroptosis</w:t>
      </w:r>
    </w:p>
    <w:p w14:paraId="0094C9A3" w14:textId="03BE6840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TDB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st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hyltransfer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meth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st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3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s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9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-DNA-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eversib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disrupt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promot</w:t>
      </w:r>
      <w:r w:rsidR="005A5A5B">
        <w:rPr>
          <w:rFonts w:ascii="Book Antiqua" w:eastAsia="Book Antiqua" w:hAnsi="Book Antiqua" w:cs="Book Antiqua"/>
          <w:color w:val="000000"/>
        </w:rPr>
        <w:t xml:space="preserve">e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k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16L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m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NF)α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NFα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IPK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elio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NFα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cerb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ients.</w:t>
      </w:r>
    </w:p>
    <w:p w14:paraId="670827F0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EF10518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utophagy</w:t>
      </w:r>
    </w:p>
    <w:p w14:paraId="3F5D4608" w14:textId="3717F6ED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olu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ukaryot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toplas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eri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gra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lysosom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e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perone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cro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cribed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n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7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854725A" w14:textId="154BE0E9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wnreg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ocy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o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en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tical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t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2)P/p6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um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activ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-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by </w:t>
      </w:r>
      <w:r w:rsidRPr="003E4285">
        <w:rPr>
          <w:rFonts w:ascii="Book Antiqua" w:eastAsia="Book Antiqua" w:hAnsi="Book Antiqua" w:cs="Book Antiqua"/>
          <w:color w:val="000000"/>
        </w:rPr>
        <w:t>preser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ording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41CC5">
        <w:rPr>
          <w:rFonts w:ascii="Book Antiqua" w:eastAsia="Book Antiqua" w:hAnsi="Book Antiqua" w:cs="Book Antiqua"/>
          <w:color w:val="000000"/>
        </w:rPr>
        <w:t>A</w:t>
      </w:r>
      <w:r w:rsidR="00557CA9">
        <w:rPr>
          <w:rFonts w:ascii="Book Antiqua" w:eastAsia="Book Antiqua" w:hAnsi="Book Antiqua" w:cs="Book Antiqua"/>
          <w:color w:val="000000"/>
        </w:rPr>
        <w:t>nother</w:t>
      </w:r>
      <w:r w:rsidR="00F41CC5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igh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16L1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c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2,11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6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form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fir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N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o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r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ucidated.</w:t>
      </w:r>
    </w:p>
    <w:p w14:paraId="5AB3D18B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F7A9C3C" w14:textId="409BF77B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ndoplasmic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reticulum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tress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unfolded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protein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response</w:t>
      </w:r>
    </w:p>
    <w:p w14:paraId="5DC8825C" w14:textId="6921E80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el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l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al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plas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ticul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R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urban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ng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s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umul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UPR)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v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e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e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normalit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Xbp1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Agr2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Ormdl3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4-12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ordin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K–eIF2α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BP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N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53–DDIT4L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BP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-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yco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96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-resi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s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pero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tru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llow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ad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y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spens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703DF815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146336B7" w14:textId="1F1A2BCB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UTURE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RECTIONS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-CELL-BASED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Y</w:t>
      </w:r>
    </w:p>
    <w:p w14:paraId="3D36D256" w14:textId="3D46B24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lastRenderedPageBreak/>
        <w:t>Stem-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l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great </w:t>
      </w:r>
      <w:r w:rsidRPr="003E4285">
        <w:rPr>
          <w:rFonts w:ascii="Book Antiqua" w:eastAsia="Book Antiqua" w:hAnsi="Book Antiqua" w:cs="Book Antiqua"/>
          <w:color w:val="000000"/>
        </w:rPr>
        <w:t>prom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l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cental-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e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1,132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hie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urag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come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peci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ig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q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t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l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ste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is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diti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a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materi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p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osome-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3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lydopam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4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rb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t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cis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7B300E7F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DA9157E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5AAA909D" w14:textId="0E519DA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t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na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r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57CA9" w:rsidRPr="00BC0BE2">
        <w:rPr>
          <w:rFonts w:ascii="Book Antiqua" w:eastAsia="宋体" w:hAnsi="Book Antiqua" w:cs="宋体"/>
          <w:color w:val="000000"/>
          <w:lang w:eastAsia="zh-CN"/>
        </w:rPr>
        <w:t>or</w:t>
      </w:r>
      <w:r w:rsidR="005536A9" w:rsidRPr="00557C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estigated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nefi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gh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pe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ven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F66345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.</w:t>
      </w:r>
    </w:p>
    <w:p w14:paraId="5C7AAB07" w14:textId="77777777" w:rsidR="00D134C5" w:rsidRDefault="00D134C5" w:rsidP="00BE2101">
      <w:pPr>
        <w:spacing w:line="360" w:lineRule="auto"/>
        <w:jc w:val="both"/>
      </w:pPr>
    </w:p>
    <w:p w14:paraId="70510A0F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REFERENCES</w:t>
      </w:r>
    </w:p>
    <w:p w14:paraId="6FFBC7CC" w14:textId="6077019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ehar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igh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-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4295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5-018-0081-y]</w:t>
      </w:r>
    </w:p>
    <w:p w14:paraId="292CE21C" w14:textId="65AB7FC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eters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1-1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5669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i3608]</w:t>
      </w:r>
    </w:p>
    <w:p w14:paraId="39EB0F88" w14:textId="3CF6EAA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ip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j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zij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egebar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rv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gth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4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344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6196]</w:t>
      </w:r>
    </w:p>
    <w:p w14:paraId="09BFB990" w14:textId="4B2CD68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it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-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3266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m</w:t>
      </w:r>
      <w:r w:rsidRPr="003E4285">
        <w:rPr>
          <w:rFonts w:ascii="Book Antiqua" w:eastAsia="Book Antiqua" w:hAnsi="Book Antiqua" w:cs="Book Antiqua"/>
          <w:vertAlign w:val="superscript"/>
        </w:rPr>
        <w:t>3</w:t>
      </w:r>
      <w:r w:rsidRPr="003E4285">
        <w:rPr>
          <w:rFonts w:ascii="Book Antiqua" w:eastAsia="Book Antiqua" w:hAnsi="Book Antiqua" w:cs="Book Antiqua"/>
        </w:rPr>
        <w:t>721]</w:t>
      </w:r>
    </w:p>
    <w:p w14:paraId="1B3E8508" w14:textId="6A70EE3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orrentin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i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di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ei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oiel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lliccia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onj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56-968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4851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20.05.067]</w:t>
      </w:r>
    </w:p>
    <w:p w14:paraId="488254D4" w14:textId="141928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origuc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wa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domats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ina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a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ya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GPTL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09-4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0439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52/embj.201695690]</w:t>
      </w:r>
    </w:p>
    <w:p w14:paraId="4AFD2973" w14:textId="29517E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rte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ac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men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oge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organism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57-4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9040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9-018-0036-x]</w:t>
      </w:r>
    </w:p>
    <w:p w14:paraId="6D2BF1D9" w14:textId="17DFE0A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orre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handr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yrin-Birou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hn'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anc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8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41-17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9146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S0140-6736(16)31711-1]</w:t>
      </w:r>
    </w:p>
    <w:p w14:paraId="49EA0033" w14:textId="40666CF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-YAP/T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947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9279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cell.2022.894737]</w:t>
      </w:r>
    </w:p>
    <w:p w14:paraId="311693CC" w14:textId="16A224A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a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ru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ro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-te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utco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lcer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-analy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l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45-1255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82902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gh.2016.01.015]</w:t>
      </w:r>
    </w:p>
    <w:p w14:paraId="4A30C8D5" w14:textId="749F621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aniguc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venni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d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di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eha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himu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cman-Ros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p130-Src-YA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1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7-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7311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4228]</w:t>
      </w:r>
    </w:p>
    <w:p w14:paraId="4C957768" w14:textId="06F7F6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id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environ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f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7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92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6675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lfs.2021.119298]</w:t>
      </w:r>
    </w:p>
    <w:p w14:paraId="1D12BD6E" w14:textId="0BB6508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nto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apt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62-10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1959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cb.2018.08.001]</w:t>
      </w:r>
    </w:p>
    <w:p w14:paraId="72F9E6F8" w14:textId="6033111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um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c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9-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9588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0-020-0278-0]</w:t>
      </w:r>
    </w:p>
    <w:p w14:paraId="781EB944" w14:textId="5F6622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mcheslavsk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-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1287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08.10.016]</w:t>
      </w:r>
    </w:p>
    <w:p w14:paraId="4DB66B99" w14:textId="16A83D2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at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ni-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nstitu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n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-2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4367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46/annurev-cellbio-100814-125218]</w:t>
      </w:r>
    </w:p>
    <w:p w14:paraId="6A4ABD32" w14:textId="7E23E8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i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e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r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ng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v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er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d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-posi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pensabl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7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5-2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9270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0408]</w:t>
      </w:r>
    </w:p>
    <w:p w14:paraId="50492797" w14:textId="6DB4D60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bl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itar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7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37-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406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aja.1001410407]</w:t>
      </w:r>
    </w:p>
    <w:p w14:paraId="2180B26F" w14:textId="73984A1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BLON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S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i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b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autogra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ymidine-H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5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7-2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6374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ar.1091320303]</w:t>
      </w:r>
    </w:p>
    <w:p w14:paraId="614A1959" w14:textId="37A86F2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L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BL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cle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nthe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sualiz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autogra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minist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14-labell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en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ymid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5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10-5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5620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0014-4827(58)90158-7]</w:t>
      </w:r>
    </w:p>
    <w:p w14:paraId="72BB610B" w14:textId="2EC8A04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lever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oty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art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4-2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8701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3.07.004]</w:t>
      </w:r>
    </w:p>
    <w:p w14:paraId="1986CA8D" w14:textId="798CC85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j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i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-vill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uctu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o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5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-2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3299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7935]</w:t>
      </w:r>
    </w:p>
    <w:p w14:paraId="631537E5" w14:textId="7CF1F33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rig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tag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ndez-La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nando-Momblo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vill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illaumet-Adk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driguez-Esteb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czac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y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n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tol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tl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x3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ow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pop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01-816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2859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7.02.007]</w:t>
      </w:r>
    </w:p>
    <w:p w14:paraId="400E40A1" w14:textId="240F380E" w:rsidR="00A77B3E" w:rsidRPr="003E4285" w:rsidRDefault="00000000" w:rsidP="00BE2101">
      <w:pPr>
        <w:spacing w:line="360" w:lineRule="auto"/>
        <w:jc w:val="both"/>
        <w:rPr>
          <w:rFonts w:ascii="Book Antiqua" w:hAnsi="Book Antiqua"/>
          <w:lang w:val="it-IT"/>
        </w:rPr>
      </w:pPr>
      <w:r w:rsidRPr="003E4285">
        <w:rPr>
          <w:rFonts w:ascii="Book Antiqua" w:eastAsia="Book Antiqua" w:hAnsi="Book Antiqua" w:cs="Book Antiqua"/>
        </w:rPr>
        <w:t>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Ishikaw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gimo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ji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ha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himar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hi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shimits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w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o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i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wasa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hi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iguc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amu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iesc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lang w:val="it-IT"/>
        </w:rPr>
        <w:t>Gastroenterology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2022;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163</w:t>
      </w:r>
      <w:r w:rsidRPr="003E4285">
        <w:rPr>
          <w:rFonts w:ascii="Book Antiqua" w:eastAsia="Book Antiqua" w:hAnsi="Book Antiqua" w:cs="Book Antiqua"/>
          <w:lang w:val="it-IT"/>
        </w:rPr>
        <w:t>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1391-1406.e24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[PMID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35963362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DOI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10.1053/j.gastro.2022.07.081]</w:t>
      </w:r>
    </w:p>
    <w:p w14:paraId="7DD244AA" w14:textId="529B60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t>25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Sangiorgi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E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apecch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v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15-9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5367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g.165]</w:t>
      </w:r>
    </w:p>
    <w:p w14:paraId="06A12858" w14:textId="23FCBA7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ette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stic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erarch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-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3083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cb.2014.09.003]</w:t>
      </w:r>
    </w:p>
    <w:p w14:paraId="6F9571BC" w14:textId="2FFEC8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iris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deo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m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rifkhoda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shing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l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sist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e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308-G3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2603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248.2020]</w:t>
      </w:r>
    </w:p>
    <w:p w14:paraId="53393B39" w14:textId="6417879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ontgomer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chm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ril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anendo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nder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ffour-Awu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bruz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g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g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telomer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er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cript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mTert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ow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c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-1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732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013004108]</w:t>
      </w:r>
    </w:p>
    <w:p w14:paraId="55A1D259" w14:textId="0A5B0BD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t>29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Yan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KS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hia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A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X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Ootan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A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u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ee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Y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u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N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uo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Y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Heilshorn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C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Amieva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angiorg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E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apecch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Kuo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J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w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in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66-4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1904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118857109]</w:t>
      </w:r>
    </w:p>
    <w:p w14:paraId="3C0F759A" w14:textId="2766E6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ari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F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dund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18-1529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224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2.08.031]</w:t>
      </w:r>
    </w:p>
    <w:p w14:paraId="381F638C" w14:textId="14E60B8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gem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in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etzschm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a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environ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5-4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84159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0.07.009]</w:t>
      </w:r>
    </w:p>
    <w:p w14:paraId="273ABA18" w14:textId="3952F06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ilaj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9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827-48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0608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3/JP271931]</w:t>
      </w:r>
    </w:p>
    <w:p w14:paraId="1301E218" w14:textId="358AC9C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ndersson-Rolf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lbau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stro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ogy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(Bethesda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8-2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6153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physiol.00005.2017]</w:t>
      </w:r>
    </w:p>
    <w:p w14:paraId="4A4B6F1C" w14:textId="40F8E69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lever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4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480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2786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48012]</w:t>
      </w:r>
    </w:p>
    <w:p w14:paraId="4AF26E72" w14:textId="07D0B99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nd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ghr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uctu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gn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izzle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-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6537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22879]</w:t>
      </w:r>
    </w:p>
    <w:p w14:paraId="5183ED1F" w14:textId="7267283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iller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n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n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s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y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r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id-modifi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2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8-45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7174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1611]</w:t>
      </w:r>
    </w:p>
    <w:p w14:paraId="4D2C92B5" w14:textId="58BDE9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oshkes-Carme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enst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ó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n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ssas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zkov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es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locy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ort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suppo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2-2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7206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18-0084-4]</w:t>
      </w:r>
    </w:p>
    <w:p w14:paraId="4204F86E" w14:textId="1F6B847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o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shkes-Carm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h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righ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es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xl1-express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5-1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497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15.12.004]</w:t>
      </w:r>
    </w:p>
    <w:p w14:paraId="53BB6329" w14:textId="1D0BE0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lent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girmen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mer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u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tù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u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cre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11-9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174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6.03.088]</w:t>
      </w:r>
    </w:p>
    <w:p w14:paraId="56D7F582" w14:textId="0CBCC4B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girmenc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mitrie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u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1-express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-secr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9-4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754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18-0190-3]</w:t>
      </w:r>
    </w:p>
    <w:p w14:paraId="35F25F5C" w14:textId="005849D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iyo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j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maguc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5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tent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F-β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3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8-1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566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23821]</w:t>
      </w:r>
    </w:p>
    <w:p w14:paraId="2E410BD0" w14:textId="13F0087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a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B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mil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om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4398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gb-2012-13-3-242]</w:t>
      </w:r>
    </w:p>
    <w:p w14:paraId="106EF7AB" w14:textId="35F09B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rnac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navici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d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mm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v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5548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19-12349-5]</w:t>
      </w:r>
    </w:p>
    <w:p w14:paraId="0C200B14" w14:textId="3E3A2BD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rush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len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n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v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otroph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ge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elio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eri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31-13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4086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07.02.001]</w:t>
      </w:r>
    </w:p>
    <w:p w14:paraId="4455BB55" w14:textId="34AC61F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it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gm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radioprote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0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7-1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9036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2416]</w:t>
      </w:r>
    </w:p>
    <w:p w14:paraId="28008725" w14:textId="3BC18A6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X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c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ot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l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lhelm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v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P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rst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lgra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ral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don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n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y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s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sue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kkel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equival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4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8-2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4678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2313]</w:t>
      </w:r>
    </w:p>
    <w:p w14:paraId="374D530F" w14:textId="7D932D2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jorev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kola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rofano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nd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Ri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v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ber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s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to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omet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terminis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tern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7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aw90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9902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aaw9021]</w:t>
      </w:r>
    </w:p>
    <w:p w14:paraId="2C783E44" w14:textId="0C664A9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p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a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on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is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-2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3796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9.03.045]</w:t>
      </w:r>
    </w:p>
    <w:p w14:paraId="1BF98C0D" w14:textId="121F95D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Q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term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ur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83-5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7292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2174/1574888X14666190429143734]</w:t>
      </w:r>
    </w:p>
    <w:p w14:paraId="4F7E7DED" w14:textId="1AD4224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rul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e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mitra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ll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mue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8-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8355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ydbio.2015.03.012]</w:t>
      </w:r>
    </w:p>
    <w:p w14:paraId="42B1D792" w14:textId="16054D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haminet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nnen-Or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dau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s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hes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carg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lif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0226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7554/eLife.48160]</w:t>
      </w:r>
    </w:p>
    <w:p w14:paraId="3BA7DA26" w14:textId="1EAF127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cci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j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zd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llegri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ber-Strob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ob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j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t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en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ompani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e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27Kip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7Kip2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77-3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2745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embor.2008.7]</w:t>
      </w:r>
    </w:p>
    <w:p w14:paraId="3168C30A" w14:textId="04620B2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sp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havi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lica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1-5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091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met.2010.11.010]</w:t>
      </w:r>
    </w:p>
    <w:p w14:paraId="1B0F2B4E" w14:textId="0C210F2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amyc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evity-promo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ou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pluripot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ging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08-9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156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1/j.1474-9726.2011.00722.x]</w:t>
      </w:r>
    </w:p>
    <w:p w14:paraId="2FFD0C8E" w14:textId="4F88AF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mps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v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g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rup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u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ro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st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ASEB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63-127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314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96/fj.15-278606]</w:t>
      </w:r>
    </w:p>
    <w:p w14:paraId="19D7666D" w14:textId="766EA50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ilma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Ö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ajis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m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ülte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uer-Ro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gup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rso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l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no-Kenud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ker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hpan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bat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up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ak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8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0-4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7228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1163]</w:t>
      </w:r>
    </w:p>
    <w:p w14:paraId="778117F8" w14:textId="4CFBDE5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Carth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aicz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vdas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lec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chitec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33-10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884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56-020-0567-z]</w:t>
      </w:r>
    </w:p>
    <w:p w14:paraId="2E818406" w14:textId="61DD56C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Carth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o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adatp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dh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y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erthiva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cherpfenn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v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r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vdas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in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r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di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91-402.e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0843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0.01.008]</w:t>
      </w:r>
    </w:p>
    <w:p w14:paraId="39B2A8A1" w14:textId="4AB7A17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lijauskait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no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po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Gour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d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v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art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apit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me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form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ytokin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row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acto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6-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8587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ytogfr.2021.03.002]</w:t>
      </w:r>
    </w:p>
    <w:p w14:paraId="15FC0926" w14:textId="1356BE2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sin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u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ff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w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ter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p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gonis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418-154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8815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0707210104]</w:t>
      </w:r>
    </w:p>
    <w:p w14:paraId="00F7B66C" w14:textId="11B20FA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bu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rd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G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mi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856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3501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cell.2021.685665]</w:t>
      </w:r>
    </w:p>
    <w:p w14:paraId="3A1E08E1" w14:textId="52C288E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6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15-4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131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9637]</w:t>
      </w:r>
    </w:p>
    <w:p w14:paraId="2D4769B2" w14:textId="32E308D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sa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u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ebr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udenaar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iesc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ab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rmone-Produ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endoc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7-190.e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9392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6.11.001]</w:t>
      </w:r>
    </w:p>
    <w:p w14:paraId="27AE9B52" w14:textId="33E941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obe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bb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seudokinas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ss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(Basel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6724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cancers13040883]</w:t>
      </w:r>
    </w:p>
    <w:p w14:paraId="70896178" w14:textId="07A6D7D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o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4-3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474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gastro.2016.59]</w:t>
      </w:r>
    </w:p>
    <w:p w14:paraId="616D19C6" w14:textId="7469E57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regorieff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anl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omch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r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rogram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15-7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5030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5382]</w:t>
      </w:r>
    </w:p>
    <w:p w14:paraId="3182B166" w14:textId="7A91445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te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9-3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1307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7/s13238-017-0371-0]</w:t>
      </w:r>
    </w:p>
    <w:p w14:paraId="7DDC622E" w14:textId="0A1C817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nsavag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y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no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ch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/β-caten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s-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YAP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rec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cino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h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730-11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3378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4/jbc.M111.327767]</w:t>
      </w:r>
    </w:p>
    <w:p w14:paraId="0AAF6D89" w14:textId="5834316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Q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rugumil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t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i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mar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h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ts1/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s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AD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crip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75-692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2594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0.03.002]</w:t>
      </w:r>
    </w:p>
    <w:p w14:paraId="0709C6C3" w14:textId="677E7F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αEβ7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r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s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he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91-13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186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22-021-00561-2]</w:t>
      </w:r>
    </w:p>
    <w:p w14:paraId="1D1ADDD7" w14:textId="64CD733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o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CN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a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6607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22-30851-1]</w:t>
      </w:r>
    </w:p>
    <w:p w14:paraId="2ABD4105" w14:textId="1ECD909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ven-Ra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y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m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ri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45-6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9233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6.08.008]</w:t>
      </w:r>
    </w:p>
    <w:p w14:paraId="39743455" w14:textId="33543E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upon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s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ago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z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uli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rdenon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ncon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ga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c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cci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vass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icco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/T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otransdu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7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-1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547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0137]</w:t>
      </w:r>
    </w:p>
    <w:p w14:paraId="3A0880B6" w14:textId="6BF8DF0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jorev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c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f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g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dóñez-Morá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to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ig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ri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ltur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3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0-5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851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0168]</w:t>
      </w:r>
    </w:p>
    <w:p w14:paraId="733EAC2B" w14:textId="67AB77D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at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schet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-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tekee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7-5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445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5-018-0021-x]</w:t>
      </w:r>
    </w:p>
    <w:p w14:paraId="465FD698" w14:textId="0885F05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pat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tinmikk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a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äivin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mènech-Mor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ajis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äkelä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B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res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OH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DK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er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s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89-1401.e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309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9.12.033]</w:t>
      </w:r>
    </w:p>
    <w:p w14:paraId="65B8717D" w14:textId="5A9D28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chel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sidaga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s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o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hl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re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r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Berardi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n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ristof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w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umm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u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ruv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s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27-10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8125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cb3593]</w:t>
      </w:r>
    </w:p>
    <w:p w14:paraId="6FE6B44E" w14:textId="2985FB0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udikhuiz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er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lle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nthak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ay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lià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guy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T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mba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ur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i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drigu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Col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wnstre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XO/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x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89-900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1474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met.2020.10.005]</w:t>
      </w:r>
    </w:p>
    <w:p w14:paraId="00A003C2" w14:textId="7EA38B6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andeghe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val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d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rvi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kinder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vid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nl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he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EG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0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976-G9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3501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427.2010]</w:t>
      </w:r>
    </w:p>
    <w:p w14:paraId="15BCE0DA" w14:textId="1E97657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vetisy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i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ss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ucker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patocy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o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rv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istal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euro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543-115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902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3/JNEUROSCI.5267-14.2015]</w:t>
      </w:r>
    </w:p>
    <w:p w14:paraId="0A0AC798" w14:textId="708C891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ch-Ngoh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b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rreil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de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nl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-deoxy-12,14-prostagla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2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8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33-25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4789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3/jphysiol.2010.188409]</w:t>
      </w:r>
    </w:p>
    <w:p w14:paraId="5A97BA44" w14:textId="1510769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l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rotroph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ath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3-2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6323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path.2749]</w:t>
      </w:r>
    </w:p>
    <w:p w14:paraId="09D1B310" w14:textId="740BC8A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rbassov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bat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ur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Op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6-6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2264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b.2005.09.009]</w:t>
      </w:r>
    </w:p>
    <w:p w14:paraId="4CCF1B45" w14:textId="2C887E2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Igara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ren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T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per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s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an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ri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6-4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3453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6.05.044]</w:t>
      </w:r>
    </w:p>
    <w:p w14:paraId="4055F138" w14:textId="56B50A3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ousef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kauka-Ddamb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enber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nkler-Juk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meon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d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ri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-Autonom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er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o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03-7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7889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cr.2018.01.026]</w:t>
      </w:r>
    </w:p>
    <w:p w14:paraId="3C13D24D" w14:textId="07BA375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ya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Ö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gh-f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PAR-δ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8-5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7984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1.03.001]</w:t>
      </w:r>
    </w:p>
    <w:p w14:paraId="5F77AF75" w14:textId="65E2E96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liluev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tsch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ppenlän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nterdob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is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m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l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d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umsi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chö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eck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k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ött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t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bes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diabe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02-12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522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2255-021-00458-9]</w:t>
      </w:r>
    </w:p>
    <w:p w14:paraId="0D931364" w14:textId="702C05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chmon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ot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bruz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ck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tgom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vagl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rm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T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tritio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tu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03-24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866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5.11.035]</w:t>
      </w:r>
    </w:p>
    <w:p w14:paraId="5E5BAEC8" w14:textId="200C450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Xi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t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n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teom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8004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948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pmic.201800419]</w:t>
      </w:r>
    </w:p>
    <w:p w14:paraId="7E4D051F" w14:textId="741837E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m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we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ota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c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ele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o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33-846.e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5437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hom.2018.11.002]</w:t>
      </w:r>
    </w:p>
    <w:p w14:paraId="6BCA67A0" w14:textId="3085718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aik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u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l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lnica-Krez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a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a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l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ota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t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08-17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2646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6.05.018]</w:t>
      </w:r>
    </w:p>
    <w:p w14:paraId="4EF65E95" w14:textId="2CE3C4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v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d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uts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nadie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r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sone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g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n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D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toxic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94-20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192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902788117]</w:t>
      </w:r>
    </w:p>
    <w:p w14:paraId="5C9764E6" w14:textId="2912319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t>93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Nigro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G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Ross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ommere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H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ay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ansonett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J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sol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cte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ptidogly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s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d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for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o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92-7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8827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hom.2014.05.003]</w:t>
      </w:r>
    </w:p>
    <w:p w14:paraId="3706C58A" w14:textId="5D210E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b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g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b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kh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ll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or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w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ro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y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on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ychowdh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re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zenblatt-Ro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v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le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3-3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14446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4489]</w:t>
      </w:r>
    </w:p>
    <w:p w14:paraId="19D50DE3" w14:textId="129DA59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nto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la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cr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l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ust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acell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lmonel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rov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himur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oc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ki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fec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49-21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857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8/IAI.00062-16]</w:t>
      </w:r>
    </w:p>
    <w:p w14:paraId="1D826D46" w14:textId="4511250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stillo-Azofeif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ow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3861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7.12.093]</w:t>
      </w:r>
    </w:p>
    <w:p w14:paraId="2FA6C590" w14:textId="52C4F7B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nas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da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Con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nq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l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p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ho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lard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wryl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lesn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az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leukin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sitiv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f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9-3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211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immuni.2012.05.028]</w:t>
      </w:r>
    </w:p>
    <w:p w14:paraId="2BF5E275" w14:textId="7701334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ndema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afi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rtel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Con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da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nq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lard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wr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van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sh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Rour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k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mera-Hernand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pe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uwenhu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lesn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a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leukin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-stem-cell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0-5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498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6460]</w:t>
      </w:r>
    </w:p>
    <w:p w14:paraId="12FD5E60" w14:textId="03E6CAF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ff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-Fuc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HR/IL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m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p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ocyt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4324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nu14224789]</w:t>
      </w:r>
    </w:p>
    <w:p w14:paraId="1D1A4160" w14:textId="42F82A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10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iniva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t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rank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R-34a-Num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edforw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o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gg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ymmet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9-2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8493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6.01.006]</w:t>
      </w:r>
    </w:p>
    <w:p w14:paraId="134AB1B5" w14:textId="3E8E36B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one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vrit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ks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he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ke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dem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eatment-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eat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ime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ymphom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s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n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rec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uppor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r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05-5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6019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7/s00520-006-0055-4]</w:t>
      </w:r>
    </w:p>
    <w:p w14:paraId="33901837" w14:textId="6CD154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ibowit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chan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ch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u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ise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3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prote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ans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37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translmed.aam7610]</w:t>
      </w:r>
    </w:p>
    <w:p w14:paraId="39FDB6F2" w14:textId="37BDE53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oprenal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armac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7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87-70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6483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1/bph.14883]</w:t>
      </w:r>
    </w:p>
    <w:p w14:paraId="556027E5" w14:textId="12B546E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T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ig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ndrom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-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e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0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-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3594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anlet.2020.12.034]</w:t>
      </w:r>
    </w:p>
    <w:p w14:paraId="64E76F0E" w14:textId="308C8B2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BA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v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radi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xic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1257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4/jem.20220541]</w:t>
      </w:r>
    </w:p>
    <w:p w14:paraId="1D9C5763" w14:textId="334098B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G-45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LR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7296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s13287-022-02945-6]</w:t>
      </w:r>
    </w:p>
    <w:p w14:paraId="11D128A4" w14:textId="7562D64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eh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vara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cker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s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t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iorb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ctobacill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amnos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rad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oteicho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croph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g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9344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36/gutjnl-2018-316226]</w:t>
      </w:r>
    </w:p>
    <w:p w14:paraId="2010CD7C" w14:textId="4EF1AAF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Xi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iv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-)-epigallocatechin-3-gal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EGCG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f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oniz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vo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e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adi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5-1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0698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freeradbiomed.2020.10.012]</w:t>
      </w:r>
    </w:p>
    <w:p w14:paraId="3FA7C079" w14:textId="427B7B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par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lev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namic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oo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22001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3101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mnfr.202200168]</w:t>
      </w:r>
    </w:p>
    <w:p w14:paraId="218FC52A" w14:textId="2FF6875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ureb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drake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yg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htfo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m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los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c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crea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ll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Lo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0135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70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371/journal.pone.0135561]</w:t>
      </w:r>
    </w:p>
    <w:p w14:paraId="238BA29E" w14:textId="47F58B1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tam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/Progen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788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nu13092910]</w:t>
      </w:r>
    </w:p>
    <w:p w14:paraId="3EEA5061" w14:textId="2672421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E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qui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4318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20-20636-9]</w:t>
      </w:r>
    </w:p>
    <w:p w14:paraId="3E1A6FEE" w14:textId="1C16472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la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V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f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e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-3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4159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3.01.003]</w:t>
      </w:r>
    </w:p>
    <w:p w14:paraId="1744DD5F" w14:textId="68B4B79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cr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om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tabil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gg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8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86-3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2961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20-2127-x]</w:t>
      </w:r>
    </w:p>
    <w:p w14:paraId="47ED4C2B" w14:textId="04D267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1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tsuzawa-Ishimo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m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bbard-Luc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i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eber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zr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i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r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dw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16L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v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cr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87-37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0893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4/jem.20170558]</w:t>
      </w:r>
    </w:p>
    <w:p w14:paraId="758FF279" w14:textId="56DC2F3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NFα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s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hn'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89-8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7000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21.10.010]</w:t>
      </w:r>
    </w:p>
    <w:p w14:paraId="2E55F888" w14:textId="376AF84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izushim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s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hys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21-5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6862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56-018-0092-5]</w:t>
      </w:r>
    </w:p>
    <w:p w14:paraId="332C3487" w14:textId="51629A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aga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ta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aka-Furuha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ra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-Trigg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-Y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ar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f(2)P/p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1-94.e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4009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0.12.007]</w:t>
      </w:r>
    </w:p>
    <w:p w14:paraId="41E7DE95" w14:textId="12D2FB1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san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chin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ji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iz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te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qui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50-106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7681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7.07.019]</w:t>
      </w:r>
    </w:p>
    <w:p w14:paraId="7752D52A" w14:textId="3D263B9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icienc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ai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efic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ff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form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ch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phy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9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-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964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bbrc.2018.02.191]</w:t>
      </w:r>
    </w:p>
    <w:p w14:paraId="3FC8A0B2" w14:textId="17E2230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rentesaux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audea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ita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march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cqu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tourne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i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r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magno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136-111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3714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917174117]</w:t>
      </w:r>
    </w:p>
    <w:p w14:paraId="0EC9B0FF" w14:textId="0756CAF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enf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sstal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ch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1-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6561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ibs.2015.01.002]</w:t>
      </w:r>
    </w:p>
    <w:p w14:paraId="6A97E26D" w14:textId="67D6ED7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mer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woko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lki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uf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pero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du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sfol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89-1000.e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3369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3.01.023]</w:t>
      </w:r>
    </w:p>
    <w:p w14:paraId="5FD66DDA" w14:textId="1D72E82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as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an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ck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ss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l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uwenhu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gg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m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m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BP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f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43-7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7753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8.07.021]</w:t>
      </w:r>
    </w:p>
    <w:p w14:paraId="40412082" w14:textId="6415AE4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Gover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d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örkv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yet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yl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a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gac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ve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aucha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esh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'Am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lfvar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bbe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örd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dyu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riul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ti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lm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n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land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ok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ers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K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DD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B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ortiu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r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lver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um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binsk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az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ituni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poli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l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scov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siliausk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ne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jmen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t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v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o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ielsta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ome-wi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ltip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lcer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sceptibil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2-3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87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g.549]</w:t>
      </w:r>
    </w:p>
    <w:p w14:paraId="1D88ECAD" w14:textId="30B698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nsti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ony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tl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u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ür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stel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n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h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z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m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valu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R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R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did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-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2223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j.gene.6364263]</w:t>
      </w:r>
    </w:p>
    <w:p w14:paraId="28EC6D55" w14:textId="3E4DA26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ijma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d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u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kr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elen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rran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derwa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mma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da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dw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n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u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n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28-11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5454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3.02.031]</w:t>
      </w:r>
    </w:p>
    <w:p w14:paraId="112B3078" w14:textId="0EBF8B5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el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kav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l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sh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ng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gr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singha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tt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no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ikkon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ng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janos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m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ck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churtschentha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nsti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-B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rdin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Tum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3-Driv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cinoge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3-237.e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999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21.09.057]</w:t>
      </w:r>
    </w:p>
    <w:p w14:paraId="40EF3639" w14:textId="0F304F3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y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s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R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xid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Lo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0045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1667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371/journal.pgen.1004568]</w:t>
      </w:r>
    </w:p>
    <w:p w14:paraId="33FFFF40" w14:textId="379126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äflig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warzfi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ro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z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s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wrzyni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g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ar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alin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yco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GP)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chitec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or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pac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17-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5169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22.12.004]</w:t>
      </w:r>
    </w:p>
    <w:p w14:paraId="7EF00C38" w14:textId="7CF7768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hemia-reperfu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-analy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clin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udi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6191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s13287-022-02896-y]</w:t>
      </w:r>
    </w:p>
    <w:p w14:paraId="5A11B59B" w14:textId="4A1A82F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ei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kk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ff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ta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war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cental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elio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eri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crotiz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658-G6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5667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369.2020]</w:t>
      </w:r>
    </w:p>
    <w:p w14:paraId="7470DF7C" w14:textId="622E95B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k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l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b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osome-l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SS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45-13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7523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mt.2013.64]</w:t>
      </w:r>
    </w:p>
    <w:p w14:paraId="293A92A2" w14:textId="33FA9C3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i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pamine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mat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09-33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5881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9/d1bm02026a]</w:t>
      </w:r>
    </w:p>
    <w:p w14:paraId="47180A9F" w14:textId="3BD63EE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inic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pro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b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minist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o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9069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1878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smll.201906915]</w:t>
      </w:r>
    </w:p>
    <w:p w14:paraId="005C5154" w14:textId="711961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u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Q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ulfi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armac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5266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5177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phar.2022.852669]</w:t>
      </w:r>
    </w:p>
    <w:p w14:paraId="70A8B5A4" w14:textId="0E59933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ijd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ber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j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e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t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n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rmeul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cl-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it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form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9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562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comms10916]</w:t>
      </w:r>
    </w:p>
    <w:p w14:paraId="134D4247" w14:textId="05AA0DC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rtin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nei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f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ra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rd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F-β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y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75-28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7153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0/15384101.2016.1231286]</w:t>
      </w:r>
    </w:p>
    <w:p w14:paraId="15F45CA9" w14:textId="4170D6F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r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efz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teri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co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velsk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-Yos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-Se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c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5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3899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18-06941-4]</w:t>
      </w:r>
    </w:p>
    <w:p w14:paraId="5A938214" w14:textId="1DCC5CF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uillermi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gel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d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dg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u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charsk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rde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s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p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ver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-TEA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057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9505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52/embj.2020105770]</w:t>
      </w:r>
    </w:p>
    <w:p w14:paraId="67F22C6E" w14:textId="523C65A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β-Arrestin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a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22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956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cddis.2016.136]</w:t>
      </w:r>
    </w:p>
    <w:p w14:paraId="509F58C5" w14:textId="61A8025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β-Arrestin-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enitor/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a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if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29-15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285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cdd.2016.38]</w:t>
      </w:r>
    </w:p>
    <w:p w14:paraId="0C1D4B1F" w14:textId="0F92A4A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oron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stolo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d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hle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isch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yl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öh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e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rie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anos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tt-Graef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fei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tal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ie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mba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lashevsk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ha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u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aud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bel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oe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az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er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y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ucagon-l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pti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ft-versus-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loo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42-14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5423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2/blood.2020005957]</w:t>
      </w:r>
    </w:p>
    <w:p w14:paraId="5AD797A9" w14:textId="41F9C7F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wa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hre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e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pat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tomedic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34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2787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phymed.2020.153424]</w:t>
      </w:r>
    </w:p>
    <w:p w14:paraId="1BE21F77" w14:textId="4E5BC4C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ul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u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av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(6)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-κB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iapopto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d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bl57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3335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adv.abl5723]</w:t>
      </w:r>
    </w:p>
    <w:p w14:paraId="4CDDCF61" w14:textId="652434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rk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guy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ugher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p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ko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ssonnet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(6)-adenomethy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sdm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r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phoge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76-1994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9178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2.07.006]</w:t>
      </w:r>
    </w:p>
    <w:p w14:paraId="74698A16" w14:textId="7BBD82F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T2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cosy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YOU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dox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26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7245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redox.2023.102618]</w:t>
      </w:r>
    </w:p>
    <w:p w14:paraId="0FE363A2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  <w:sectPr w:rsidR="00A77B3E" w:rsidRPr="003E428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71F839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A1F91F" w14:textId="77182499" w:rsidR="00082C2F" w:rsidRPr="000550DD" w:rsidRDefault="00000000" w:rsidP="00BE2101">
      <w:pPr>
        <w:snapToGrid w:val="0"/>
        <w:spacing w:line="360" w:lineRule="auto"/>
        <w:jc w:val="both"/>
        <w:rPr>
          <w:rFonts w:ascii="Book Antiqua" w:eastAsia="宋体" w:hAnsi="Book Antiqua" w:cs="宋体"/>
        </w:rPr>
      </w:pPr>
      <w:r w:rsidRPr="003E4285">
        <w:rPr>
          <w:rFonts w:ascii="Book Antiqua" w:eastAsia="Book Antiqua" w:hAnsi="Book Antiqua" w:cs="Book Antiqua"/>
          <w:b/>
          <w:bCs/>
        </w:rPr>
        <w:t>Conflict-of-interes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tatement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bookmarkStart w:id="0" w:name="_Hlk130828251"/>
      <w:r w:rsidR="00082C2F" w:rsidRPr="000550DD">
        <w:rPr>
          <w:rFonts w:ascii="Book Antiqua" w:eastAsia="宋体" w:hAnsi="Book Antiqua" w:cs="宋体"/>
        </w:rPr>
        <w:t>All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the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author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repor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no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relevan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conflict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of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interes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for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thi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article.</w:t>
      </w:r>
    </w:p>
    <w:bookmarkEnd w:id="0"/>
    <w:p w14:paraId="0A7019C6" w14:textId="29DF142C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099964E6" w14:textId="44303A5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Open-Access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Th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pen-acc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ec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-h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d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r-review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e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ribu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ord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e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m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tribu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Commerc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C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-N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.0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en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m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th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ribut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mi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ap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i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commerciall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e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iv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vi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per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commerci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ttps://creativecommons.org/Licenses/by-nc/4.0/</w:t>
      </w:r>
    </w:p>
    <w:p w14:paraId="5CC0863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0EA1B29" w14:textId="75CF9CC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rovenanc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peer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review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Inv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ed.</w:t>
      </w:r>
    </w:p>
    <w:p w14:paraId="18BAFFBA" w14:textId="77777777" w:rsidR="00082C2F" w:rsidRDefault="00082C2F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1020E7A9" w14:textId="2E3CBBA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model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Sing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ind</w:t>
      </w:r>
    </w:p>
    <w:p w14:paraId="59640A3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DE8FFA6" w14:textId="2E89271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tarted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Janu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1EA4866E" w14:textId="5689031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First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decision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Mar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28C5FF02" w14:textId="15EB4F2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Articl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in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press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0437A" w:rsidRPr="00D1468D">
        <w:rPr>
          <w:rFonts w:ascii="Book Antiqua" w:eastAsia="Book Antiqua" w:hAnsi="Book Antiqua" w:cs="Book Antiqua"/>
        </w:rPr>
        <w:t>April 2</w:t>
      </w:r>
      <w:r w:rsidR="0030437A">
        <w:rPr>
          <w:rFonts w:ascii="Book Antiqua" w:eastAsia="Book Antiqua" w:hAnsi="Book Antiqua" w:cs="Book Antiqua"/>
        </w:rPr>
        <w:t>4</w:t>
      </w:r>
      <w:r w:rsidR="0030437A" w:rsidRPr="00D1468D">
        <w:rPr>
          <w:rFonts w:ascii="Book Antiqua" w:eastAsia="Book Antiqua" w:hAnsi="Book Antiqua" w:cs="Book Antiqua"/>
        </w:rPr>
        <w:t>, 2023</w:t>
      </w:r>
    </w:p>
    <w:p w14:paraId="4ED4A96C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F7468D4" w14:textId="2C7680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Specialt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type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engineering</w:t>
      </w:r>
    </w:p>
    <w:p w14:paraId="3FE669A1" w14:textId="10E7800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Country/Territor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of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origin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China</w:t>
      </w:r>
    </w:p>
    <w:p w14:paraId="056F0C73" w14:textId="23CD2EB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report’s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cientific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qualit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03D4BC8" w14:textId="4F087D3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Excellent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</w:p>
    <w:p w14:paraId="1A90ED62" w14:textId="4DE9918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V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od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</w:t>
      </w:r>
    </w:p>
    <w:p w14:paraId="44EF8525" w14:textId="4BFB171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Good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33D3AD4A" w14:textId="2999DFA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Fair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5AABC959" w14:textId="7677102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Poor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0B583087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AA71EFD" w14:textId="5DBF7B55" w:rsidR="00A77B3E" w:rsidRDefault="00000000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Geor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</w:t>
      </w:r>
      <w:r w:rsidR="00D012A7">
        <w:rPr>
          <w:rFonts w:ascii="Book Antiqua" w:eastAsia="Book Antiqua" w:hAnsi="Book Antiqua" w:cs="Book Antiqua"/>
        </w:rPr>
        <w:t xml:space="preserve">, </w:t>
      </w:r>
      <w:r w:rsidR="00D012A7" w:rsidRPr="00D012A7">
        <w:rPr>
          <w:rFonts w:ascii="Book Antiqua" w:eastAsia="Book Antiqua" w:hAnsi="Book Antiqua" w:cs="Book Antiqua"/>
        </w:rPr>
        <w:t>Taiwan</w:t>
      </w:r>
      <w:r w:rsidRPr="003E4285">
        <w:rPr>
          <w:rFonts w:ascii="Book Antiqua" w:eastAsia="Book Antiqua" w:hAnsi="Book Antiqua" w:cs="Book Antiqua"/>
        </w:rPr>
        <w:t>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gdom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4524E" w:rsidRPr="00E4524E">
        <w:rPr>
          <w:rFonts w:ascii="Book Antiqua" w:eastAsia="Book Antiqua" w:hAnsi="Book Antiqua" w:cs="Book Antiqua"/>
          <w:bCs/>
          <w:color w:val="000000"/>
        </w:rPr>
        <w:t>Li</w:t>
      </w:r>
      <w:r w:rsidR="005536A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E4524E" w:rsidRPr="00E4524E">
        <w:rPr>
          <w:rFonts w:ascii="Book Antiqua" w:eastAsia="Book Antiqua" w:hAnsi="Book Antiqua" w:cs="Book Antiqua"/>
          <w:bCs/>
          <w:color w:val="000000"/>
        </w:rPr>
        <w:t>L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L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E70D2" w:rsidRPr="007E70D2">
        <w:rPr>
          <w:rFonts w:ascii="Book Antiqua" w:eastAsia="Book Antiqua" w:hAnsi="Book Antiqua" w:cs="Book Antiqua"/>
          <w:bCs/>
          <w:color w:val="000000"/>
        </w:rPr>
        <w:t xml:space="preserve">A </w:t>
      </w:r>
      <w:r w:rsidRPr="003E4285">
        <w:rPr>
          <w:rFonts w:ascii="Book Antiqua" w:eastAsia="Book Antiqua" w:hAnsi="Book Antiqua" w:cs="Book Antiqua"/>
          <w:b/>
          <w:color w:val="000000"/>
        </w:rPr>
        <w:t>P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0437A">
        <w:rPr>
          <w:rFonts w:ascii="Book Antiqua" w:eastAsia="Book Antiqua" w:hAnsi="Book Antiqua" w:cs="Book Antiqua" w:hint="eastAsia"/>
          <w:b/>
          <w:color w:val="000000"/>
          <w:lang w:eastAsia="zh-CN"/>
        </w:rPr>
        <w:t>Zhang</w:t>
      </w:r>
      <w:r w:rsidR="0030437A">
        <w:rPr>
          <w:rFonts w:ascii="Book Antiqua" w:eastAsia="Book Antiqua" w:hAnsi="Book Antiqua" w:cs="Book Antiqua"/>
          <w:b/>
          <w:color w:val="000000"/>
          <w:lang w:eastAsia="zh-CN"/>
        </w:rPr>
        <w:t xml:space="preserve"> </w:t>
      </w:r>
      <w:r w:rsidR="0030437A">
        <w:rPr>
          <w:rFonts w:ascii="Book Antiqua" w:eastAsia="Book Antiqua" w:hAnsi="Book Antiqua" w:cs="Book Antiqua" w:hint="eastAsia"/>
          <w:b/>
          <w:color w:val="000000"/>
          <w:lang w:eastAsia="zh-CN"/>
        </w:rPr>
        <w:t>XD</w:t>
      </w:r>
    </w:p>
    <w:p w14:paraId="514A72AC" w14:textId="7FF08EE7" w:rsidR="00C565B0" w:rsidRPr="003E4285" w:rsidRDefault="00C565B0" w:rsidP="00BE2101">
      <w:pPr>
        <w:spacing w:line="360" w:lineRule="auto"/>
        <w:jc w:val="both"/>
        <w:rPr>
          <w:rFonts w:ascii="Book Antiqua" w:hAnsi="Book Antiqua"/>
        </w:rPr>
        <w:sectPr w:rsidR="00C565B0" w:rsidRPr="003E428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01E2333" w14:textId="063F45BB" w:rsidR="00A77B3E" w:rsidRDefault="00000000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Legends</w:t>
      </w:r>
    </w:p>
    <w:p w14:paraId="61CBFC41" w14:textId="65B5829D" w:rsidR="002A2936" w:rsidRPr="003E4285" w:rsidRDefault="00A27421" w:rsidP="00BE2101">
      <w:pPr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>
        <w:rPr>
          <w:rFonts w:ascii="Book Antiqua" w:hAnsi="Book Antiqua"/>
          <w:noProof/>
          <w:color w:val="000000" w:themeColor="text1"/>
        </w:rPr>
        <w:drawing>
          <wp:inline distT="0" distB="0" distL="0" distR="0" wp14:anchorId="7F609C38" wp14:editId="76F88AB1">
            <wp:extent cx="4610100" cy="2857500"/>
            <wp:effectExtent l="0" t="0" r="0" b="0"/>
            <wp:docPr id="30456286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4562861" name="图片 1" descr="图示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0100" cy="2857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994099" w14:textId="59D56DF7" w:rsidR="002A2936" w:rsidRDefault="002A2936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E4285">
        <w:rPr>
          <w:rFonts w:ascii="Book Antiqua" w:hAnsi="Book Antiqua"/>
          <w:b/>
          <w:bCs/>
          <w:color w:val="000000" w:themeColor="text1"/>
        </w:rPr>
        <w:t>Figur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1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Th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intestin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cel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nich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and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regulatory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ignals.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u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sis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i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gener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sta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rea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w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a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igr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upwar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i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s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gr5+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sid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t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edg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etwee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hi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tec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urtu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bo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zon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ineage-committ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genit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ls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know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ransi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mplify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zone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vid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ue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api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urnover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tu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rigin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r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o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u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war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ip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hibi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hig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it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iche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ecrease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lo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i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creas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stanc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r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tom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hil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M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it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and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pposi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rec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-spondi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der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grow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ctor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mmalia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arge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apamyc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cret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esenchy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YA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ork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roug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inta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–vill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grity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eside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vid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ssent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press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igand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twork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ic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stablishe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aselin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lf-renewal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etermin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lifer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BMP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>
        <w:rPr>
          <w:rFonts w:ascii="Book Antiqua" w:eastAsia="Book Antiqua" w:hAnsi="Book Antiqua" w:cs="Book Antiqua"/>
          <w:color w:val="000000"/>
        </w:rPr>
        <w:t>B</w:t>
      </w:r>
      <w:r w:rsidR="00F12ACB"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3E4285">
        <w:rPr>
          <w:rFonts w:ascii="Book Antiqua" w:eastAsia="Book Antiqua" w:hAnsi="Book Antiqua" w:cs="Book Antiqua"/>
          <w:color w:val="000000"/>
        </w:rPr>
        <w:t>morpho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3E4285">
        <w:rPr>
          <w:rFonts w:ascii="Book Antiqua" w:eastAsia="Book Antiqua" w:hAnsi="Book Antiqua" w:cs="Book Antiqua"/>
          <w:color w:val="000000"/>
        </w:rPr>
        <w:t>protein</w:t>
      </w:r>
      <w:r w:rsidR="00F12ACB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EGF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epider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grow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factor</w:t>
      </w:r>
      <w:r w:rsidR="00F12ACB">
        <w:rPr>
          <w:rFonts w:ascii="Book Antiqua" w:hAnsi="Book Antiqua"/>
          <w:color w:val="000000" w:themeColor="text1"/>
        </w:rPr>
        <w:t>;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mTOR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>
        <w:rPr>
          <w:rFonts w:ascii="Book Antiqua" w:hAnsi="Book Antiqua"/>
          <w:color w:val="000000" w:themeColor="text1"/>
        </w:rPr>
        <w:t>M</w:t>
      </w:r>
      <w:r w:rsidR="00F12ACB" w:rsidRPr="003E4285">
        <w:rPr>
          <w:rFonts w:ascii="Book Antiqua" w:hAnsi="Book Antiqua"/>
          <w:color w:val="000000" w:themeColor="text1"/>
        </w:rPr>
        <w:t>ammalia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targe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rapamycin</w:t>
      </w:r>
      <w:r w:rsidR="00F12ACB">
        <w:rPr>
          <w:rFonts w:ascii="Book Antiqua" w:hAnsi="Book Antiqua"/>
          <w:color w:val="000000" w:themeColor="text1"/>
        </w:rPr>
        <w:t>.</w:t>
      </w:r>
    </w:p>
    <w:p w14:paraId="26CB9956" w14:textId="77777777" w:rsidR="00A62B21" w:rsidRPr="003E4285" w:rsidRDefault="00A62B21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7501881" w14:textId="3AE43388" w:rsidR="002A2936" w:rsidRPr="003E4285" w:rsidRDefault="00A27421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>
        <w:rPr>
          <w:rFonts w:ascii="Book Antiqua" w:hAnsi="Book Antiqua"/>
          <w:b/>
          <w:bCs/>
          <w:noProof/>
          <w:color w:val="000000" w:themeColor="text1"/>
        </w:rPr>
        <w:lastRenderedPageBreak/>
        <w:drawing>
          <wp:inline distT="0" distB="0" distL="0" distR="0" wp14:anchorId="5F99BE7F" wp14:editId="2B33FC02">
            <wp:extent cx="5715000" cy="3390900"/>
            <wp:effectExtent l="0" t="0" r="0" b="0"/>
            <wp:docPr id="1634844319" name="图片 2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4844319" name="图片 2" descr="图示&#10;&#10;描述已自动生成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5000" cy="339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C8EE6C" w14:textId="73D1815A" w:rsidR="002A2936" w:rsidRPr="003E4285" w:rsidRDefault="002A2936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3E4285">
        <w:rPr>
          <w:rFonts w:ascii="Book Antiqua" w:hAnsi="Book Antiqua"/>
          <w:b/>
          <w:bCs/>
          <w:color w:val="000000" w:themeColor="text1"/>
        </w:rPr>
        <w:t>Figur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2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Modul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cel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fat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determin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and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epitheli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repair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by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variou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ource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res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ogen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(inflamm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hemoradiotherapy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et)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ndogen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ctor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(mitochondr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ysfunc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tracellula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trix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nteric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rv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ystem)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ha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t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ffec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odula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lf-renew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apacity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alanc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lifer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ightl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troll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ces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pai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genera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 w:rsidRPr="003E4285">
        <w:rPr>
          <w:rFonts w:ascii="Book Antiqua" w:hAnsi="Book Antiqua"/>
          <w:color w:val="000000" w:themeColor="text1"/>
        </w:rPr>
        <w:t>ECM</w:t>
      </w:r>
      <w:r w:rsidR="00A62B21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>
        <w:rPr>
          <w:rFonts w:ascii="Book Antiqua" w:hAnsi="Book Antiqua"/>
          <w:color w:val="000000" w:themeColor="text1"/>
        </w:rPr>
        <w:t>E</w:t>
      </w:r>
      <w:r w:rsidR="00A62B21" w:rsidRPr="003E4285">
        <w:rPr>
          <w:rFonts w:ascii="Book Antiqua" w:hAnsi="Book Antiqua"/>
          <w:color w:val="000000" w:themeColor="text1"/>
        </w:rPr>
        <w:t>xtracellula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 w:rsidRPr="003E4285">
        <w:rPr>
          <w:rFonts w:ascii="Book Antiqua" w:hAnsi="Book Antiqua"/>
          <w:color w:val="000000" w:themeColor="text1"/>
        </w:rPr>
        <w:t>matrix</w:t>
      </w:r>
      <w:r w:rsidR="00A62B21">
        <w:rPr>
          <w:rFonts w:ascii="Book Antiqua" w:hAnsi="Book Antiqua"/>
          <w:color w:val="000000" w:themeColor="text1"/>
        </w:rPr>
        <w:t>.</w:t>
      </w:r>
    </w:p>
    <w:p w14:paraId="6C354A8A" w14:textId="3A622255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2D60030" w14:textId="77777777" w:rsidR="002A2936" w:rsidRPr="003E4285" w:rsidRDefault="002A2936" w:rsidP="00BE2101">
      <w:pPr>
        <w:spacing w:line="360" w:lineRule="auto"/>
        <w:jc w:val="both"/>
        <w:rPr>
          <w:rFonts w:ascii="Book Antiqua" w:hAnsi="Book Antiqua"/>
        </w:rPr>
      </w:pPr>
    </w:p>
    <w:p w14:paraId="153BAC50" w14:textId="77777777" w:rsidR="007031E0" w:rsidRPr="003E4285" w:rsidRDefault="007031E0" w:rsidP="00BE2101">
      <w:pPr>
        <w:spacing w:line="360" w:lineRule="auto"/>
        <w:jc w:val="both"/>
        <w:rPr>
          <w:rFonts w:ascii="Book Antiqua" w:hAnsi="Book Antiqua"/>
        </w:rPr>
      </w:pPr>
    </w:p>
    <w:p w14:paraId="19952B92" w14:textId="77777777" w:rsidR="009465C7" w:rsidRDefault="009465C7" w:rsidP="00BE2101">
      <w:pPr>
        <w:spacing w:line="360" w:lineRule="auto"/>
        <w:jc w:val="both"/>
        <w:rPr>
          <w:rFonts w:ascii="Book Antiqua" w:hAnsi="Book Antiqua"/>
        </w:rPr>
        <w:sectPr w:rsidR="009465C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E600A2B" w14:textId="25C094F9" w:rsidR="00877571" w:rsidRPr="009465C7" w:rsidRDefault="00877571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bookmarkStart w:id="1" w:name="_Hlk131064661"/>
      <w:r w:rsidRPr="009465C7">
        <w:rPr>
          <w:rFonts w:ascii="Book Antiqua" w:hAnsi="Book Antiqua"/>
          <w:b/>
          <w:bCs/>
          <w:color w:val="000000" w:themeColor="text1"/>
        </w:rPr>
        <w:lastRenderedPageBreak/>
        <w:t>Tabl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1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Apoptosi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regul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intestin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cells</w:t>
      </w:r>
    </w:p>
    <w:tbl>
      <w:tblPr>
        <w:tblStyle w:val="2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41"/>
        <w:gridCol w:w="1483"/>
        <w:gridCol w:w="1220"/>
        <w:gridCol w:w="4736"/>
      </w:tblGrid>
      <w:tr w:rsidR="00026BC9" w:rsidRPr="003010BE" w14:paraId="19CEA81B" w14:textId="77777777" w:rsidTr="00026B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72E1B2" w14:textId="2ECD18C3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iologic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ces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ignaling</w:t>
            </w:r>
          </w:p>
        </w:tc>
        <w:tc>
          <w:tcPr>
            <w:tcW w:w="14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94DD9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Molecule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3C2BB1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Role</w:t>
            </w:r>
          </w:p>
        </w:tc>
        <w:tc>
          <w:tcPr>
            <w:tcW w:w="4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64DF12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Evidence</w:t>
            </w:r>
          </w:p>
        </w:tc>
      </w:tr>
      <w:tr w:rsidR="00026BC9" w:rsidRPr="003010BE" w14:paraId="5BA22CEE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single" w:sz="4" w:space="0" w:color="auto"/>
            </w:tcBorders>
            <w:vAlign w:val="center"/>
          </w:tcPr>
          <w:p w14:paraId="2813E33C" w14:textId="49376E41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Mitochondrial</w:t>
            </w:r>
            <w:r w:rsidR="005536A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dysfunction</w:t>
            </w:r>
          </w:p>
        </w:tc>
        <w:tc>
          <w:tcPr>
            <w:tcW w:w="1483" w:type="dxa"/>
            <w:tcBorders>
              <w:top w:val="single" w:sz="4" w:space="0" w:color="auto"/>
            </w:tcBorders>
            <w:vAlign w:val="center"/>
          </w:tcPr>
          <w:p w14:paraId="1E013CF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uma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vAlign w:val="center"/>
          </w:tcPr>
          <w:p w14:paraId="308C3369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o-apoptotic</w:t>
            </w:r>
          </w:p>
        </w:tc>
        <w:tc>
          <w:tcPr>
            <w:tcW w:w="4736" w:type="dxa"/>
            <w:tcBorders>
              <w:top w:val="single" w:sz="4" w:space="0" w:color="auto"/>
            </w:tcBorders>
          </w:tcPr>
          <w:p w14:paraId="0D9D03A9" w14:textId="45A7D8E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um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hemoradiotherapy-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53-depend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anner</w: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begin">
                <w:fldData xml:space="preserve">PEVuZE5vdGU+PENpdGU+PEF1dGhvcj5MZWlib3dpdHo8L0F1dGhvcj48WWVhcj4yMDE4PC9ZZWFy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  <w:vertAlign w:val="superscript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begin">
                <w:fldData xml:space="preserve">PEVuZE5vdGU+PENpdGU+PEF1dGhvcj5MZWlib3dpdHo8L0F1dGhvcj48WWVhcj4yMDE4PC9ZZWFy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  <w:vertAlign w:val="superscript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02,136]</w: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end"/>
            </w:r>
          </w:p>
        </w:tc>
      </w:tr>
      <w:tr w:rsidR="00877571" w:rsidRPr="003010BE" w14:paraId="61CABC94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77A28BB0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31D5C7FD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cl-2</w:t>
            </w:r>
          </w:p>
        </w:tc>
        <w:tc>
          <w:tcPr>
            <w:tcW w:w="1220" w:type="dxa"/>
            <w:vAlign w:val="center"/>
          </w:tcPr>
          <w:p w14:paraId="716601DC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716243AA" w14:textId="6FA1C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cl-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ighl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press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lleviat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adiation-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2YW4gZGVyIEhlaWpkZW48L0F1dGhvcj48WWVhcj4yMDE2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2YW4gZGVyIEhlaWpkZW48L0F1dGhvcj48WWVhcj4yMDE2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6EC1D190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  <w:tcBorders>
              <w:top w:val="none" w:sz="0" w:space="0" w:color="auto"/>
              <w:bottom w:val="none" w:sz="0" w:space="0" w:color="auto"/>
            </w:tcBorders>
          </w:tcPr>
          <w:p w14:paraId="39B1624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51499A1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Survivin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256B324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33235D5F" w14:textId="37E6D7BA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ssent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uardia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ur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ucos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ealing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YXJ0aW5pPC9BdXRob3I+PFllYXI+MjAxNjwvWWVhcj48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YXJ0aW5pPC9BdXRob3I+PFllYXI+MjAxNjwvWWVhcj48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8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6D225CF1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1C91692A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17C40CF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PS1</w:t>
            </w:r>
          </w:p>
        </w:tc>
        <w:tc>
          <w:tcPr>
            <w:tcW w:w="1220" w:type="dxa"/>
            <w:vAlign w:val="center"/>
          </w:tcPr>
          <w:p w14:paraId="66CF02CA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o-apoptotic</w:t>
            </w:r>
          </w:p>
        </w:tc>
        <w:tc>
          <w:tcPr>
            <w:tcW w:w="4736" w:type="dxa"/>
          </w:tcPr>
          <w:p w14:paraId="2EAAE510" w14:textId="11187B70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PS1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icienc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hibi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istanc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testin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anne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end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up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b3JlbjwvQXV0aG9yPjxZZWFyPjIwMTg8L1llYXI+PFJl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b3JlbjwvQXV0aG9yPjxZZWFyPjIwMTg8L1llYXI+PFJl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9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4BBE3729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548A5A" w14:textId="1B49A423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Immune</w:t>
            </w:r>
            <w:r w:rsidR="005536A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response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84C81D3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IL-22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1D6168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442EA008" w14:textId="1508A4D4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IL-2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icienc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o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creas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ryp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,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YW5hc2g8L0F1dGhvcj48WWVhcj4yMDEyPC9ZZWFyPjxS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YW5hc2g8L0F1dGhvcj48WWVhcj4yMDEyPC9ZZWFyPjxS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9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5D9FF9D3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  <w:vAlign w:val="center"/>
          </w:tcPr>
          <w:p w14:paraId="5B56FB15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32EB30A4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NOD2</w:t>
            </w:r>
          </w:p>
        </w:tc>
        <w:tc>
          <w:tcPr>
            <w:tcW w:w="1220" w:type="dxa"/>
            <w:vAlign w:val="center"/>
          </w:tcPr>
          <w:p w14:paraId="03B5DF85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734C9FEB" w14:textId="6E7123E9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Nod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imu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rigger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urviv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xidativ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ress-medi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ath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aWdybzwvQXV0aG9yPjxZZWFyPjIwMTQ8L1llYXI+PFJl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aWdybzwvQXV0aG9yPjxZZWFyPjIwMTQ8L1llYXI+PFJl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93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5C09FD45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3FEC71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Hippo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85E8E41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YAP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84405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12A4EC4D" w14:textId="30D96795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Los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YAP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ctivi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ul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ensitivi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ryp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o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lifer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ur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generation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HdWlsbGVybWluPC9BdXRob3I+PFllYXI+MjAyMTwvWWVh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HdWlsbGVybWluPC9BdXRob3I+PFllYXI+MjAyMTwvWWVh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0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1151ACB3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Align w:val="center"/>
          </w:tcPr>
          <w:p w14:paraId="06461BD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GPCR</w:t>
            </w:r>
          </w:p>
        </w:tc>
        <w:tc>
          <w:tcPr>
            <w:tcW w:w="1483" w:type="dxa"/>
            <w:vAlign w:val="center"/>
          </w:tcPr>
          <w:p w14:paraId="4AA76797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β-Arrestin1/2</w:t>
            </w:r>
          </w:p>
        </w:tc>
        <w:tc>
          <w:tcPr>
            <w:tcW w:w="1220" w:type="dxa"/>
            <w:vAlign w:val="center"/>
          </w:tcPr>
          <w:p w14:paraId="133DED31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49C12267" w14:textId="64E725C0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βAr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hemotherapy-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b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hibit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ndoplasm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ticulu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res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PC9BdXRob3I+PFllYXI+MjAxNjwvWWVhcj48UmVj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PC9BdXRob3I+PFllYXI+MjAxNjwvWWVhcj48UmVj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1,142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35057F52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5B1C5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Hormone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35B93EC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LP-2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B467570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19142614" w14:textId="1255C90D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LP-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pand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testin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rganoid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ownregu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-re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ene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b3JvbmE8L0F1dGhvcj48WWVhcj4yMDIwPC9ZZWFyPjxS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b3JvbmE8L0F1dGhvcj48WWVhcj4yMDIwPC9ZZWFyPjxS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3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5D8CB5AE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2EF22D27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BBB0C22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hrelin</w:t>
            </w:r>
          </w:p>
        </w:tc>
        <w:tc>
          <w:tcPr>
            <w:tcW w:w="1220" w:type="dxa"/>
            <w:vAlign w:val="center"/>
          </w:tcPr>
          <w:p w14:paraId="71CD3B75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696EDFCD" w14:textId="1BC2ED59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hrel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reatm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cceler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vers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adiation-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pithel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ectiv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elf-renew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per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d2FrPC9BdXRob3I+PFllYXI+MjAyMTwvWWVhcj48UmVj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d2FrPC9BdXRob3I+PFllYXI+MjAyMTwvWWVhcj48UmVj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4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1D60418B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vAlign w:val="center"/>
          </w:tcPr>
          <w:p w14:paraId="7A22B7DD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Methylation</w:t>
            </w:r>
          </w:p>
        </w:tc>
        <w:tc>
          <w:tcPr>
            <w:tcW w:w="1483" w:type="dxa"/>
            <w:vAlign w:val="center"/>
          </w:tcPr>
          <w:p w14:paraId="20F48974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Mettl14</w:t>
            </w:r>
          </w:p>
        </w:tc>
        <w:tc>
          <w:tcPr>
            <w:tcW w:w="1220" w:type="dxa"/>
            <w:vAlign w:val="center"/>
          </w:tcPr>
          <w:p w14:paraId="6049FDD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119BB44A" w14:textId="305C29B3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Specif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ettl14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en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ul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olon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ZzwvQXV0aG9yPjxZZWFyPjIwMjI8L1llYXI+PFJl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ZzwvQXV0aG9yPjxZZWFyPjIwMjI8L1llYXI+PFJl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5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763D5839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10BF2FFD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1A0C31F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sdmC</w:t>
            </w:r>
          </w:p>
        </w:tc>
        <w:tc>
          <w:tcPr>
            <w:tcW w:w="1220" w:type="dxa"/>
            <w:vAlign w:val="center"/>
          </w:tcPr>
          <w:p w14:paraId="5F6A374E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08D88A46" w14:textId="616CA4F4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sdm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N6-adenomethy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tec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itochondr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omeosta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ssent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fo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urvival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EdTwvQXV0aG9yPjxZZWFyPjIwMjI8L1llYXI+PFJlY051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EdTwvQXV0aG9yPjxZZWFyPjIwMjI8L1llYXI+PFJlY051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6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365CF459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bottom w:val="single" w:sz="4" w:space="0" w:color="auto"/>
            </w:tcBorders>
            <w:vAlign w:val="center"/>
          </w:tcPr>
          <w:p w14:paraId="2A6E76C6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Glycosylation</w:t>
            </w:r>
          </w:p>
        </w:tc>
        <w:tc>
          <w:tcPr>
            <w:tcW w:w="1483" w:type="dxa"/>
            <w:tcBorders>
              <w:bottom w:val="single" w:sz="4" w:space="0" w:color="auto"/>
            </w:tcBorders>
            <w:vAlign w:val="center"/>
          </w:tcPr>
          <w:p w14:paraId="6ACF4B57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HYOU1</w:t>
            </w:r>
          </w:p>
        </w:tc>
        <w:tc>
          <w:tcPr>
            <w:tcW w:w="1220" w:type="dxa"/>
            <w:tcBorders>
              <w:bottom w:val="single" w:sz="4" w:space="0" w:color="auto"/>
            </w:tcBorders>
            <w:vAlign w:val="center"/>
          </w:tcPr>
          <w:p w14:paraId="2D8A3866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bottom w:val="single" w:sz="4" w:space="0" w:color="auto"/>
            </w:tcBorders>
            <w:vAlign w:val="center"/>
          </w:tcPr>
          <w:p w14:paraId="2AA27B32" w14:textId="013BB90E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HYOU1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lycosy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odu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b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FUT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tec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yMzwvWWVhcj48UmVj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yMzwvWWVhcj48UmVj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2F4CCAE3" w14:textId="0BCBC879" w:rsidR="00BE4435" w:rsidRDefault="00877571" w:rsidP="00BE2101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2" w:name="_Hlk131176922"/>
      <w:r w:rsidRPr="003E4285">
        <w:rPr>
          <w:rFonts w:ascii="Book Antiqua" w:hAnsi="Book Antiqua"/>
          <w:color w:val="000000" w:themeColor="text1"/>
        </w:rPr>
        <w:t>ISCs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bookmarkEnd w:id="1"/>
      <w:bookmarkEnd w:id="2"/>
      <w:r w:rsidR="00BE2101">
        <w:rPr>
          <w:rFonts w:ascii="Book Antiqua" w:hAnsi="Book Antiqua"/>
          <w:color w:val="000000" w:themeColor="text1"/>
        </w:rPr>
        <w:t xml:space="preserve">; </w:t>
      </w:r>
      <w:r w:rsidR="00BE2101" w:rsidRPr="003E4285">
        <w:rPr>
          <w:rFonts w:ascii="Book Antiqua" w:eastAsia="Book Antiqua" w:hAnsi="Book Antiqua" w:cs="Book Antiqua"/>
          <w:color w:val="000000"/>
        </w:rPr>
        <w:t>PRPS1</w:t>
      </w:r>
      <w:r w:rsidR="00BE2101">
        <w:rPr>
          <w:rFonts w:ascii="Book Antiqua" w:eastAsia="Book Antiqua" w:hAnsi="Book Antiqua" w:cs="Book Antiqua"/>
          <w:color w:val="000000"/>
        </w:rPr>
        <w:t xml:space="preserve">: </w:t>
      </w:r>
      <w:r w:rsidR="00BE2101" w:rsidRPr="003E4285">
        <w:rPr>
          <w:rFonts w:ascii="Book Antiqua" w:eastAsia="Book Antiqua" w:hAnsi="Book Antiqua" w:cs="Book Antiqua"/>
          <w:color w:val="000000"/>
        </w:rPr>
        <w:t>Phosphoribosyl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pyrophosphate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synthetase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1</w:t>
      </w:r>
      <w:r w:rsidR="00BE2101">
        <w:rPr>
          <w:rFonts w:ascii="Book Antiqua" w:eastAsia="Book Antiqua" w:hAnsi="Book Antiqua" w:cs="Book Antiqua"/>
          <w:color w:val="000000"/>
        </w:rPr>
        <w:t xml:space="preserve">; </w:t>
      </w:r>
      <w:r w:rsidR="00BE2101" w:rsidRPr="003E4285">
        <w:rPr>
          <w:rFonts w:ascii="Book Antiqua" w:eastAsia="Book Antiqua" w:hAnsi="Book Antiqua" w:cs="Book Antiqua"/>
          <w:color w:val="000000"/>
        </w:rPr>
        <w:t>GPCR</w:t>
      </w:r>
      <w:r w:rsidR="00BE2101">
        <w:rPr>
          <w:rFonts w:ascii="Book Antiqua" w:eastAsia="Book Antiqua" w:hAnsi="Book Antiqua" w:cs="Book Antiqua"/>
          <w:color w:val="000000"/>
        </w:rPr>
        <w:t xml:space="preserve">: </w:t>
      </w:r>
      <w:r w:rsidR="00BE2101" w:rsidRPr="003E4285">
        <w:rPr>
          <w:rFonts w:ascii="Book Antiqua" w:eastAsia="Book Antiqua" w:hAnsi="Book Antiqua" w:cs="Book Antiqua"/>
          <w:color w:val="000000"/>
        </w:rPr>
        <w:t>G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protein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coupled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receptor</w:t>
      </w:r>
      <w:r w:rsidR="00BE2101">
        <w:rPr>
          <w:rFonts w:ascii="Book Antiqua" w:eastAsia="Book Antiqua" w:hAnsi="Book Antiqua" w:cs="Book Antiqua"/>
          <w:color w:val="000000"/>
        </w:rPr>
        <w:t>.</w:t>
      </w:r>
    </w:p>
    <w:p w14:paraId="5FDE69FB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br w:type="page"/>
      </w:r>
    </w:p>
    <w:p w14:paraId="7294A144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4AFB9ACC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316E6FEF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74C8E5E8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11F88940" wp14:editId="06B60D8F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28FD6D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718F1A15" w14:textId="77777777" w:rsidR="00BE4435" w:rsidRDefault="00BE4435" w:rsidP="00BE4435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19E88F84" w14:textId="77777777" w:rsidR="00BE4435" w:rsidRDefault="00BE4435" w:rsidP="00BE4435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09D68669" w14:textId="77777777" w:rsidR="00BE4435" w:rsidRDefault="00BE4435" w:rsidP="00BE4435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05EF1A41" w14:textId="77777777" w:rsidR="00BE4435" w:rsidRDefault="00BE4435" w:rsidP="00BE4435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40CED441" w14:textId="77777777" w:rsidR="00BE4435" w:rsidRDefault="00BE4435" w:rsidP="00BE4435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59B194A2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0C9FEE96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6E909AE6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3C93626A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7D3355E5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1132C7FF" wp14:editId="642F3915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7326C8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1DA39269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27349220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26D69025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1064AFF7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01BF4604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21EDAC2C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35F2C79D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3DE0A249" w14:textId="77777777" w:rsidR="00BE4435" w:rsidRDefault="00BE4435" w:rsidP="00BE4435">
      <w:pPr>
        <w:snapToGrid w:val="0"/>
        <w:ind w:leftChars="100" w:left="240"/>
        <w:jc w:val="center"/>
        <w:rPr>
          <w:rFonts w:ascii="Book Antiqua" w:hAnsi="Book Antiqua"/>
        </w:rPr>
      </w:pPr>
    </w:p>
    <w:p w14:paraId="6DBE9299" w14:textId="77777777" w:rsidR="00BE4435" w:rsidRDefault="00BE4435" w:rsidP="00BE4435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430AEDBE" w14:textId="77777777" w:rsidR="00BE4435" w:rsidRDefault="00BE4435" w:rsidP="00BE4435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hAnsi="Book Antiqua" w:cs="BookAntiqua-Bold"/>
          <w:b/>
          <w:bCs/>
          <w:color w:val="000000" w:themeColor="text1"/>
        </w:rPr>
        <w:t>3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</w:p>
    <w:p w14:paraId="154F7D19" w14:textId="77777777" w:rsidR="00BE4435" w:rsidRDefault="00BE4435" w:rsidP="00BE4435">
      <w:pPr>
        <w:rPr>
          <w:rFonts w:ascii="Book Antiqua" w:hAnsi="Book Antiqua" w:cs="Book Antiqua"/>
          <w:b/>
          <w:bCs/>
          <w:color w:val="000000"/>
        </w:rPr>
      </w:pPr>
    </w:p>
    <w:p w14:paraId="4998F3BF" w14:textId="257EF137" w:rsidR="00877571" w:rsidRPr="003E4285" w:rsidRDefault="00877571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sectPr w:rsidR="00877571" w:rsidRPr="003E42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B9467F" w14:textId="77777777" w:rsidR="00752481" w:rsidRDefault="00752481" w:rsidP="00586F08">
      <w:r>
        <w:separator/>
      </w:r>
    </w:p>
  </w:endnote>
  <w:endnote w:type="continuationSeparator" w:id="0">
    <w:p w14:paraId="29D6B304" w14:textId="77777777" w:rsidR="00752481" w:rsidRDefault="00752481" w:rsidP="00586F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Hei"/>
    <w:panose1 w:val="020B0604020202020204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panose1 w:val="020B0604020202020204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BookAntiqua-Bold">
    <w:altName w:val="Calibri"/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-1615356565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5DB8AD8F" w14:textId="083A816C" w:rsidR="00586F08" w:rsidRPr="00586F08" w:rsidRDefault="005536A9" w:rsidP="004A2F37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1B3405" w14:textId="77777777" w:rsidR="00752481" w:rsidRDefault="00752481" w:rsidP="00586F08">
      <w:r>
        <w:separator/>
      </w:r>
    </w:p>
  </w:footnote>
  <w:footnote w:type="continuationSeparator" w:id="0">
    <w:p w14:paraId="3B5EEC4E" w14:textId="77777777" w:rsidR="00752481" w:rsidRDefault="00752481" w:rsidP="00586F0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77B3E"/>
    <w:rsid w:val="00026BC9"/>
    <w:rsid w:val="00064CDF"/>
    <w:rsid w:val="00080D71"/>
    <w:rsid w:val="00082C2F"/>
    <w:rsid w:val="000D0518"/>
    <w:rsid w:val="001221DE"/>
    <w:rsid w:val="00133D51"/>
    <w:rsid w:val="00133D6E"/>
    <w:rsid w:val="00136872"/>
    <w:rsid w:val="001803B2"/>
    <w:rsid w:val="00192FCB"/>
    <w:rsid w:val="001F60FA"/>
    <w:rsid w:val="002116CE"/>
    <w:rsid w:val="002504DC"/>
    <w:rsid w:val="0025166F"/>
    <w:rsid w:val="002A2936"/>
    <w:rsid w:val="002F661F"/>
    <w:rsid w:val="00300D6A"/>
    <w:rsid w:val="003010BE"/>
    <w:rsid w:val="0030437A"/>
    <w:rsid w:val="00327EE0"/>
    <w:rsid w:val="00330EA0"/>
    <w:rsid w:val="00337AD1"/>
    <w:rsid w:val="00395D6D"/>
    <w:rsid w:val="003E4285"/>
    <w:rsid w:val="003F01C4"/>
    <w:rsid w:val="003F39D1"/>
    <w:rsid w:val="004058AB"/>
    <w:rsid w:val="00406E46"/>
    <w:rsid w:val="00440F6A"/>
    <w:rsid w:val="004A2F37"/>
    <w:rsid w:val="004D7D00"/>
    <w:rsid w:val="00522875"/>
    <w:rsid w:val="005536A9"/>
    <w:rsid w:val="00557CA9"/>
    <w:rsid w:val="00586F08"/>
    <w:rsid w:val="005A5A5B"/>
    <w:rsid w:val="0060448F"/>
    <w:rsid w:val="00623734"/>
    <w:rsid w:val="006E5AA8"/>
    <w:rsid w:val="006F237A"/>
    <w:rsid w:val="007031E0"/>
    <w:rsid w:val="00752481"/>
    <w:rsid w:val="007556AF"/>
    <w:rsid w:val="00766029"/>
    <w:rsid w:val="007722F5"/>
    <w:rsid w:val="007C4082"/>
    <w:rsid w:val="007E6804"/>
    <w:rsid w:val="007E70D2"/>
    <w:rsid w:val="007E7A6F"/>
    <w:rsid w:val="00802BEA"/>
    <w:rsid w:val="0084288D"/>
    <w:rsid w:val="00877571"/>
    <w:rsid w:val="009465C7"/>
    <w:rsid w:val="00966C35"/>
    <w:rsid w:val="00987D41"/>
    <w:rsid w:val="009E197D"/>
    <w:rsid w:val="00A07968"/>
    <w:rsid w:val="00A27421"/>
    <w:rsid w:val="00A446D4"/>
    <w:rsid w:val="00A62B21"/>
    <w:rsid w:val="00A77B3E"/>
    <w:rsid w:val="00AA0785"/>
    <w:rsid w:val="00AC17CC"/>
    <w:rsid w:val="00AC59A8"/>
    <w:rsid w:val="00B17BCD"/>
    <w:rsid w:val="00B34E19"/>
    <w:rsid w:val="00B97EC7"/>
    <w:rsid w:val="00BA718A"/>
    <w:rsid w:val="00BC0BE2"/>
    <w:rsid w:val="00BC400A"/>
    <w:rsid w:val="00BE2101"/>
    <w:rsid w:val="00BE4435"/>
    <w:rsid w:val="00C20389"/>
    <w:rsid w:val="00C565B0"/>
    <w:rsid w:val="00C661FB"/>
    <w:rsid w:val="00CA2A55"/>
    <w:rsid w:val="00CA46A5"/>
    <w:rsid w:val="00CB7EE1"/>
    <w:rsid w:val="00CD5301"/>
    <w:rsid w:val="00CE6C68"/>
    <w:rsid w:val="00D012A7"/>
    <w:rsid w:val="00D134C5"/>
    <w:rsid w:val="00D1468D"/>
    <w:rsid w:val="00DE250E"/>
    <w:rsid w:val="00DE4C8D"/>
    <w:rsid w:val="00E4524E"/>
    <w:rsid w:val="00E75A39"/>
    <w:rsid w:val="00EB79C2"/>
    <w:rsid w:val="00F12ACB"/>
    <w:rsid w:val="00F41CC5"/>
    <w:rsid w:val="00F42DB3"/>
    <w:rsid w:val="00F66345"/>
    <w:rsid w:val="00FB31E0"/>
    <w:rsid w:val="00FB52B6"/>
    <w:rsid w:val="00FC673D"/>
    <w:rsid w:val="00FF5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4C93CDB"/>
  <w15:docId w15:val="{D030C609-6BCC-4D72-BF71-26E6CBF1A5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586F0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586F0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86F0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86F08"/>
    <w:rPr>
      <w:sz w:val="18"/>
      <w:szCs w:val="18"/>
    </w:rPr>
  </w:style>
  <w:style w:type="table" w:styleId="2">
    <w:name w:val="Plain Table 2"/>
    <w:basedOn w:val="a1"/>
    <w:uiPriority w:val="42"/>
    <w:rsid w:val="00877571"/>
    <w:rPr>
      <w:rFonts w:asciiTheme="minorHAnsi" w:hAnsiTheme="minorHAnsi" w:cstheme="minorBidi"/>
      <w:kern w:val="2"/>
      <w:sz w:val="21"/>
      <w:szCs w:val="22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7">
    <w:name w:val="annotation reference"/>
    <w:basedOn w:val="a0"/>
    <w:semiHidden/>
    <w:unhideWhenUsed/>
    <w:rsid w:val="007556AF"/>
    <w:rPr>
      <w:sz w:val="21"/>
      <w:szCs w:val="21"/>
    </w:rPr>
  </w:style>
  <w:style w:type="paragraph" w:styleId="a8">
    <w:name w:val="annotation text"/>
    <w:basedOn w:val="a"/>
    <w:link w:val="a9"/>
    <w:unhideWhenUsed/>
    <w:rsid w:val="007556AF"/>
  </w:style>
  <w:style w:type="character" w:customStyle="1" w:styleId="a9">
    <w:name w:val="批注文字 字符"/>
    <w:basedOn w:val="a0"/>
    <w:link w:val="a8"/>
    <w:rsid w:val="007556AF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7556AF"/>
    <w:rPr>
      <w:b/>
      <w:bCs/>
    </w:rPr>
  </w:style>
  <w:style w:type="character" w:customStyle="1" w:styleId="ab">
    <w:name w:val="批注主题 字符"/>
    <w:basedOn w:val="a9"/>
    <w:link w:val="aa"/>
    <w:semiHidden/>
    <w:rsid w:val="007556AF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CB7EE1"/>
    <w:rPr>
      <w:sz w:val="24"/>
      <w:szCs w:val="24"/>
    </w:rPr>
  </w:style>
  <w:style w:type="character" w:styleId="ad">
    <w:name w:val="Hyperlink"/>
    <w:basedOn w:val="a0"/>
    <w:uiPriority w:val="99"/>
    <w:semiHidden/>
    <w:unhideWhenUsed/>
    <w:rsid w:val="002F661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C33FB4-9FF5-4161-8164-BF1C4CBCDE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5</TotalTime>
  <Pages>42</Pages>
  <Words>11540</Words>
  <Characters>65778</Characters>
  <Application>Microsoft Office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18955</cp:lastModifiedBy>
  <cp:revision>68</cp:revision>
  <dcterms:created xsi:type="dcterms:W3CDTF">2023-04-21T03:56:00Z</dcterms:created>
  <dcterms:modified xsi:type="dcterms:W3CDTF">2023-05-18T09:47:00Z</dcterms:modified>
</cp:coreProperties>
</file>